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1D01" w:rsidRDefault="00181483" w:rsidP="00363482">
      <w:r>
        <w:t xml:space="preserve">  </w:t>
      </w:r>
      <w:r w:rsidR="009F1D01">
        <w:rPr>
          <w:noProof/>
        </w:rPr>
        <w:drawing>
          <wp:inline distT="0" distB="0" distL="0" distR="0" wp14:anchorId="3956649C" wp14:editId="425E91F5">
            <wp:extent cx="5731510" cy="2102033"/>
            <wp:effectExtent l="0" t="0" r="2540" b="0"/>
            <wp:docPr id="7" name="Picture 7" descr="http://www.macs.hw.ac.uk/RoboticsLab/material/logoHiResB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acs.hw.ac.uk/RoboticsLab/material/logoHiResBlu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102033"/>
                    </a:xfrm>
                    <a:prstGeom prst="rect">
                      <a:avLst/>
                    </a:prstGeom>
                    <a:noFill/>
                    <a:ln>
                      <a:noFill/>
                    </a:ln>
                  </pic:spPr>
                </pic:pic>
              </a:graphicData>
            </a:graphic>
          </wp:inline>
        </w:drawing>
      </w:r>
    </w:p>
    <w:p w:rsidR="009F1D01" w:rsidRPr="007B4842" w:rsidRDefault="009F1D01" w:rsidP="00363482">
      <w:pPr>
        <w:jc w:val="center"/>
        <w:rPr>
          <w:sz w:val="36"/>
        </w:rPr>
      </w:pPr>
      <w:r>
        <w:rPr>
          <w:sz w:val="36"/>
        </w:rPr>
        <w:t>Interfacing Between Game Engines and External Applications</w:t>
      </w:r>
    </w:p>
    <w:p w:rsidR="009F1D01" w:rsidRPr="007B4842" w:rsidRDefault="009F1D01" w:rsidP="00363482">
      <w:pPr>
        <w:jc w:val="center"/>
        <w:rPr>
          <w:sz w:val="36"/>
        </w:rPr>
      </w:pPr>
      <w:r w:rsidRPr="007B4842">
        <w:rPr>
          <w:sz w:val="36"/>
        </w:rPr>
        <w:t>Callum Terris</w:t>
      </w:r>
    </w:p>
    <w:p w:rsidR="009F1D01" w:rsidRDefault="009F1D01" w:rsidP="00363482">
      <w:pPr>
        <w:jc w:val="center"/>
        <w:rPr>
          <w:sz w:val="36"/>
        </w:rPr>
      </w:pPr>
      <w:r>
        <w:rPr>
          <w:sz w:val="36"/>
        </w:rPr>
        <w:t>H00136674</w:t>
      </w:r>
    </w:p>
    <w:p w:rsidR="009F1D01" w:rsidRPr="007B4842" w:rsidRDefault="009F1D01" w:rsidP="00363482">
      <w:pPr>
        <w:jc w:val="center"/>
        <w:rPr>
          <w:sz w:val="36"/>
        </w:rPr>
      </w:pPr>
    </w:p>
    <w:p w:rsidR="009F1D01" w:rsidRPr="007B4842" w:rsidRDefault="009F1D01" w:rsidP="00363482">
      <w:pPr>
        <w:jc w:val="center"/>
        <w:rPr>
          <w:sz w:val="36"/>
        </w:rPr>
      </w:pPr>
      <w:r>
        <w:rPr>
          <w:sz w:val="36"/>
        </w:rPr>
        <w:t xml:space="preserve">Research Report for </w:t>
      </w:r>
      <w:r w:rsidRPr="007B4842">
        <w:rPr>
          <w:sz w:val="36"/>
        </w:rPr>
        <w:t>MSc Artificial Intelligence</w:t>
      </w:r>
    </w:p>
    <w:p w:rsidR="009F1D01" w:rsidRPr="007B4842" w:rsidRDefault="009F1D01" w:rsidP="00363482">
      <w:pPr>
        <w:jc w:val="center"/>
        <w:rPr>
          <w:sz w:val="36"/>
        </w:rPr>
      </w:pPr>
      <w:bookmarkStart w:id="0" w:name="_Toc34550523"/>
      <w:bookmarkStart w:id="1" w:name="_Toc34550512"/>
      <w:bookmarkStart w:id="2" w:name="_Toc34550501"/>
      <w:bookmarkStart w:id="3" w:name="_Toc34550490"/>
      <w:bookmarkStart w:id="4" w:name="_Toc4045721"/>
      <w:r w:rsidRPr="007B4842">
        <w:rPr>
          <w:sz w:val="36"/>
        </w:rPr>
        <w:t>Heriot-Watt University</w:t>
      </w:r>
      <w:bookmarkEnd w:id="0"/>
      <w:bookmarkEnd w:id="1"/>
      <w:bookmarkEnd w:id="2"/>
      <w:bookmarkEnd w:id="3"/>
      <w:bookmarkEnd w:id="4"/>
    </w:p>
    <w:p w:rsidR="009F1D01" w:rsidRPr="007B4842" w:rsidRDefault="009F1D01" w:rsidP="00363482">
      <w:pPr>
        <w:jc w:val="center"/>
        <w:rPr>
          <w:sz w:val="36"/>
        </w:rPr>
      </w:pPr>
      <w:r w:rsidRPr="007B4842">
        <w:rPr>
          <w:sz w:val="36"/>
        </w:rPr>
        <w:t>Supervisor: Patricia Vargas</w:t>
      </w:r>
    </w:p>
    <w:p w:rsidR="009F1D01" w:rsidRDefault="009F1D01" w:rsidP="00363482">
      <w:pPr>
        <w:jc w:val="center"/>
        <w:rPr>
          <w:sz w:val="36"/>
        </w:rPr>
      </w:pPr>
      <w:r w:rsidRPr="007B4842">
        <w:rPr>
          <w:sz w:val="36"/>
        </w:rPr>
        <w:t>Co-Supervisor: Sandy Louchart</w:t>
      </w:r>
    </w:p>
    <w:p w:rsidR="009F1D01" w:rsidRPr="007B4842" w:rsidRDefault="009F1D01" w:rsidP="00363482">
      <w:pPr>
        <w:jc w:val="center"/>
        <w:rPr>
          <w:sz w:val="36"/>
        </w:rPr>
      </w:pPr>
      <w:r>
        <w:rPr>
          <w:sz w:val="36"/>
        </w:rPr>
        <w:t>Second Marker: Murdoch Gabbay</w:t>
      </w:r>
    </w:p>
    <w:p w:rsidR="009F1D01" w:rsidRPr="007B4842" w:rsidRDefault="009F1D01" w:rsidP="00363482">
      <w:pPr>
        <w:jc w:val="center"/>
        <w:rPr>
          <w:sz w:val="36"/>
        </w:rPr>
      </w:pPr>
      <w:bookmarkStart w:id="5" w:name="_Toc34550524"/>
      <w:bookmarkStart w:id="6" w:name="_Toc34550513"/>
      <w:bookmarkStart w:id="7" w:name="_Toc34550502"/>
      <w:bookmarkStart w:id="8" w:name="_Toc34550491"/>
      <w:bookmarkStart w:id="9" w:name="_Toc4045722"/>
      <w:r>
        <w:rPr>
          <w:sz w:val="36"/>
        </w:rPr>
        <w:t xml:space="preserve">August </w:t>
      </w:r>
      <w:r w:rsidRPr="007B4842">
        <w:rPr>
          <w:sz w:val="36"/>
        </w:rPr>
        <w:t>2013</w:t>
      </w:r>
      <w:bookmarkEnd w:id="5"/>
      <w:bookmarkEnd w:id="6"/>
      <w:bookmarkEnd w:id="7"/>
      <w:bookmarkEnd w:id="8"/>
      <w:bookmarkEnd w:id="9"/>
    </w:p>
    <w:p w:rsidR="005C5909" w:rsidRDefault="005C5909" w:rsidP="00363482">
      <w:pPr>
        <w:spacing w:after="200" w:line="276" w:lineRule="auto"/>
        <w:jc w:val="center"/>
      </w:pPr>
      <w:r>
        <w:br w:type="page"/>
      </w:r>
    </w:p>
    <w:p w:rsidR="005C5909" w:rsidRPr="001B3533" w:rsidRDefault="005C5909" w:rsidP="00363482">
      <w:pPr>
        <w:pStyle w:val="Title"/>
        <w:rPr>
          <w:rFonts w:ascii="Arial" w:hAnsi="Arial" w:cs="Arial"/>
        </w:rPr>
      </w:pPr>
      <w:r w:rsidRPr="001B3533">
        <w:rPr>
          <w:rFonts w:ascii="Arial" w:hAnsi="Arial" w:cs="Arial"/>
        </w:rPr>
        <w:lastRenderedPageBreak/>
        <w:t>DECLARATION</w:t>
      </w:r>
    </w:p>
    <w:p w:rsidR="001B3533" w:rsidRDefault="005C5909" w:rsidP="00363482">
      <w:r w:rsidRPr="001E042F">
        <w:t xml:space="preserve">  I, Callum Terris </w:t>
      </w:r>
      <w:r>
        <w:t> </w:t>
      </w:r>
      <w:r w:rsidRPr="001E042F">
        <w:t>confirm that this work submitted for assessment is my own and is</w:t>
      </w:r>
      <w:r w:rsidRPr="001E042F">
        <w:br/>
        <w:t>  expressed in my own words. Any uses made within it of the works of</w:t>
      </w:r>
      <w:r w:rsidRPr="001E042F">
        <w:br/>
        <w:t>  other authors in any form (e.g., ideas, equations, figures, text,</w:t>
      </w:r>
      <w:r w:rsidRPr="001E042F">
        <w:br/>
        <w:t>  tables, programs) are properly acknowledged at any point of their</w:t>
      </w:r>
      <w:r w:rsidRPr="001E042F">
        <w:br/>
        <w:t>  use. A list of the references em</w:t>
      </w:r>
      <w:r w:rsidR="001B3533">
        <w:t>ployed is included.</w:t>
      </w:r>
      <w:r w:rsidR="001B3533">
        <w:br/>
        <w:t xml:space="preserve"> Signed:</w:t>
      </w:r>
      <w:r w:rsidRPr="001E042F">
        <w:t>..............................................................</w:t>
      </w:r>
      <w:r w:rsidR="001B3533">
        <w:t>....</w:t>
      </w:r>
    </w:p>
    <w:p w:rsidR="00A361FD" w:rsidRPr="00A361FD" w:rsidRDefault="001B3533" w:rsidP="00363482">
      <w:pPr>
        <w:rPr>
          <w:shd w:val="clear" w:color="auto" w:fill="FFFFFF"/>
        </w:rPr>
      </w:pPr>
      <w:r>
        <w:t xml:space="preserve"> </w:t>
      </w:r>
      <w:r w:rsidR="005C5909" w:rsidRPr="001E042F">
        <w:t>Date: ......................................................................</w:t>
      </w:r>
      <w:r w:rsidR="005C5909" w:rsidRPr="00FB424A">
        <w:rPr>
          <w:shd w:val="clear" w:color="auto" w:fill="FFFFFF"/>
        </w:rPr>
        <w:t xml:space="preserve"> ''</w:t>
      </w:r>
    </w:p>
    <w:p w:rsidR="00A361FD" w:rsidRPr="00B3458C" w:rsidRDefault="00A361FD" w:rsidP="00B3458C">
      <w:pPr>
        <w:pStyle w:val="ListParagraph"/>
        <w:numPr>
          <w:ilvl w:val="0"/>
          <w:numId w:val="4"/>
        </w:numPr>
        <w:spacing w:line="276" w:lineRule="auto"/>
        <w:rPr>
          <w:rFonts w:asciiTheme="majorHAnsi" w:eastAsiaTheme="majorEastAsia" w:hAnsiTheme="majorHAnsi" w:cstheme="majorBidi"/>
          <w:b/>
          <w:bCs/>
          <w:color w:val="365F91" w:themeColor="accent1" w:themeShade="BF"/>
          <w:sz w:val="28"/>
          <w:szCs w:val="28"/>
        </w:rPr>
      </w:pPr>
      <w:r>
        <w:br w:type="page"/>
      </w:r>
    </w:p>
    <w:p w:rsidR="00A361FD" w:rsidRDefault="00A361FD" w:rsidP="00363482">
      <w:pPr>
        <w:pStyle w:val="TOCHeading"/>
        <w:ind w:left="432" w:hanging="432"/>
      </w:pPr>
      <w:r>
        <w:lastRenderedPageBreak/>
        <w:t>Abstract</w:t>
      </w:r>
    </w:p>
    <w:p w:rsidR="00A361FD" w:rsidRDefault="00A361FD" w:rsidP="00363482">
      <w:r>
        <w:t xml:space="preserve">This project aims to create an interface that will lie between a game engine and an external application. In this project the external application will be an artificial neural network. The game will pass data to the interface, which will then pass it on to the neural network. The neural network will process this and return an output. The output will be passed from the neural network to the interface, then from the interface to the game. </w:t>
      </w:r>
    </w:p>
    <w:p w:rsidR="00A361FD" w:rsidRDefault="00A361FD" w:rsidP="00363482">
      <w:r>
        <w:t xml:space="preserve">The neural network will evolve the behaviour of a character in the game. The character will learn to move and perform actions. The neural network will evolve these behaviours to try and find the optimal behaviour for that environment in the game. </w:t>
      </w:r>
    </w:p>
    <w:p w:rsidR="00A361FD" w:rsidRDefault="00A361FD" w:rsidP="00363482">
      <w:r>
        <w:t xml:space="preserve">The goal of this project is to allow any external application to be connected to the interface and to pass data to the game. The interface acts as middleware to interpret each side.  </w:t>
      </w:r>
    </w:p>
    <w:p w:rsidR="00A361FD" w:rsidRDefault="00A361FD" w:rsidP="00363482">
      <w:pPr>
        <w:spacing w:after="200" w:line="276" w:lineRule="auto"/>
      </w:pPr>
      <w:r>
        <w:t>With this being a new area of research, obtaining literature for this has been difficult.</w:t>
      </w:r>
    </w:p>
    <w:p w:rsidR="00A361FD" w:rsidRDefault="00A361FD" w:rsidP="00363482">
      <w:r>
        <w:br w:type="page"/>
      </w:r>
    </w:p>
    <w:p w:rsidR="001B3533" w:rsidRDefault="001B3533" w:rsidP="00363482">
      <w:pPr>
        <w:pStyle w:val="PrefaceHeading"/>
        <w:jc w:val="both"/>
      </w:pPr>
      <w:r>
        <w:lastRenderedPageBreak/>
        <w:t xml:space="preserve">Contents </w:t>
      </w:r>
    </w:p>
    <w:p w:rsidR="009E00B9" w:rsidRDefault="001B3533">
      <w:pPr>
        <w:pStyle w:val="TOC1"/>
        <w:tabs>
          <w:tab w:val="left" w:pos="440"/>
          <w:tab w:val="right" w:pos="9016"/>
        </w:tabs>
        <w:rPr>
          <w:rFonts w:asciiTheme="minorHAnsi" w:eastAsiaTheme="minorEastAsia" w:hAnsiTheme="minorHAnsi" w:cstheme="minorBidi"/>
          <w:b w:val="0"/>
          <w:bCs w:val="0"/>
          <w:caps w:val="0"/>
          <w:noProof/>
          <w:sz w:val="22"/>
          <w:szCs w:val="22"/>
        </w:rPr>
      </w:pPr>
      <w:r>
        <w:fldChar w:fldCharType="begin"/>
      </w:r>
      <w:r>
        <w:instrText xml:space="preserve"> TOC \o "1-2" \h \z \u </w:instrText>
      </w:r>
      <w:r>
        <w:fldChar w:fldCharType="separate"/>
      </w:r>
      <w:hyperlink w:anchor="_Toc363745727" w:history="1">
        <w:r w:rsidR="009E00B9" w:rsidRPr="005113E2">
          <w:rPr>
            <w:rStyle w:val="Hyperlink"/>
            <w:noProof/>
          </w:rPr>
          <w:t>1</w:t>
        </w:r>
        <w:r w:rsidR="009E00B9">
          <w:rPr>
            <w:rFonts w:asciiTheme="minorHAnsi" w:eastAsiaTheme="minorEastAsia" w:hAnsiTheme="minorHAnsi" w:cstheme="minorBidi"/>
            <w:b w:val="0"/>
            <w:bCs w:val="0"/>
            <w:caps w:val="0"/>
            <w:noProof/>
            <w:sz w:val="22"/>
            <w:szCs w:val="22"/>
          </w:rPr>
          <w:tab/>
        </w:r>
        <w:r w:rsidR="009E00B9" w:rsidRPr="005113E2">
          <w:rPr>
            <w:rStyle w:val="Hyperlink"/>
            <w:noProof/>
          </w:rPr>
          <w:t>Introduction</w:t>
        </w:r>
        <w:r w:rsidR="009E00B9">
          <w:rPr>
            <w:noProof/>
            <w:webHidden/>
          </w:rPr>
          <w:tab/>
        </w:r>
        <w:r w:rsidR="009E00B9">
          <w:rPr>
            <w:noProof/>
            <w:webHidden/>
          </w:rPr>
          <w:fldChar w:fldCharType="begin"/>
        </w:r>
        <w:r w:rsidR="009E00B9">
          <w:rPr>
            <w:noProof/>
            <w:webHidden/>
          </w:rPr>
          <w:instrText xml:space="preserve"> PAGEREF _Toc363745727 \h </w:instrText>
        </w:r>
        <w:r w:rsidR="009E00B9">
          <w:rPr>
            <w:noProof/>
            <w:webHidden/>
          </w:rPr>
        </w:r>
        <w:r w:rsidR="009E00B9">
          <w:rPr>
            <w:noProof/>
            <w:webHidden/>
          </w:rPr>
          <w:fldChar w:fldCharType="separate"/>
        </w:r>
        <w:r w:rsidR="009E00B9">
          <w:rPr>
            <w:noProof/>
            <w:webHidden/>
          </w:rPr>
          <w:t>7</w:t>
        </w:r>
        <w:r w:rsidR="009E00B9">
          <w:rPr>
            <w:noProof/>
            <w:webHidden/>
          </w:rPr>
          <w:fldChar w:fldCharType="end"/>
        </w:r>
      </w:hyperlink>
    </w:p>
    <w:p w:rsidR="009E00B9" w:rsidRDefault="009E00B9">
      <w:pPr>
        <w:pStyle w:val="TOC2"/>
        <w:rPr>
          <w:rFonts w:asciiTheme="minorHAnsi" w:eastAsiaTheme="minorEastAsia" w:hAnsiTheme="minorHAnsi" w:cstheme="minorBidi"/>
          <w:b w:val="0"/>
          <w:bCs w:val="0"/>
          <w:szCs w:val="22"/>
        </w:rPr>
      </w:pPr>
      <w:hyperlink w:anchor="_Toc363745728" w:history="1">
        <w:r w:rsidRPr="005113E2">
          <w:rPr>
            <w:rStyle w:val="Hyperlink"/>
          </w:rPr>
          <w:t>1.1</w:t>
        </w:r>
        <w:r>
          <w:rPr>
            <w:rFonts w:asciiTheme="minorHAnsi" w:eastAsiaTheme="minorEastAsia" w:hAnsiTheme="minorHAnsi" w:cstheme="minorBidi"/>
            <w:b w:val="0"/>
            <w:bCs w:val="0"/>
            <w:szCs w:val="22"/>
          </w:rPr>
          <w:tab/>
        </w:r>
        <w:r w:rsidRPr="005113E2">
          <w:rPr>
            <w:rStyle w:val="Hyperlink"/>
          </w:rPr>
          <w:t>Motivation</w:t>
        </w:r>
        <w:r>
          <w:rPr>
            <w:webHidden/>
          </w:rPr>
          <w:tab/>
        </w:r>
        <w:r>
          <w:rPr>
            <w:webHidden/>
          </w:rPr>
          <w:fldChar w:fldCharType="begin"/>
        </w:r>
        <w:r>
          <w:rPr>
            <w:webHidden/>
          </w:rPr>
          <w:instrText xml:space="preserve"> PAGEREF _Toc363745728 \h </w:instrText>
        </w:r>
        <w:r>
          <w:rPr>
            <w:webHidden/>
          </w:rPr>
        </w:r>
        <w:r>
          <w:rPr>
            <w:webHidden/>
          </w:rPr>
          <w:fldChar w:fldCharType="separate"/>
        </w:r>
        <w:r>
          <w:rPr>
            <w:webHidden/>
          </w:rPr>
          <w:t>7</w:t>
        </w:r>
        <w:r>
          <w:rPr>
            <w:webHidden/>
          </w:rPr>
          <w:fldChar w:fldCharType="end"/>
        </w:r>
      </w:hyperlink>
    </w:p>
    <w:p w:rsidR="009E00B9" w:rsidRDefault="009E00B9">
      <w:pPr>
        <w:pStyle w:val="TOC2"/>
        <w:rPr>
          <w:rFonts w:asciiTheme="minorHAnsi" w:eastAsiaTheme="minorEastAsia" w:hAnsiTheme="minorHAnsi" w:cstheme="minorBidi"/>
          <w:b w:val="0"/>
          <w:bCs w:val="0"/>
          <w:szCs w:val="22"/>
        </w:rPr>
      </w:pPr>
      <w:hyperlink w:anchor="_Toc363745729" w:history="1">
        <w:r w:rsidRPr="005113E2">
          <w:rPr>
            <w:rStyle w:val="Hyperlink"/>
          </w:rPr>
          <w:t>1.2</w:t>
        </w:r>
        <w:r>
          <w:rPr>
            <w:rFonts w:asciiTheme="minorHAnsi" w:eastAsiaTheme="minorEastAsia" w:hAnsiTheme="minorHAnsi" w:cstheme="minorBidi"/>
            <w:b w:val="0"/>
            <w:bCs w:val="0"/>
            <w:szCs w:val="22"/>
          </w:rPr>
          <w:tab/>
        </w:r>
        <w:r w:rsidRPr="005113E2">
          <w:rPr>
            <w:rStyle w:val="Hyperlink"/>
          </w:rPr>
          <w:t>Objectives</w:t>
        </w:r>
        <w:r>
          <w:rPr>
            <w:webHidden/>
          </w:rPr>
          <w:tab/>
        </w:r>
        <w:r>
          <w:rPr>
            <w:webHidden/>
          </w:rPr>
          <w:fldChar w:fldCharType="begin"/>
        </w:r>
        <w:r>
          <w:rPr>
            <w:webHidden/>
          </w:rPr>
          <w:instrText xml:space="preserve"> PAGEREF _Toc363745729 \h </w:instrText>
        </w:r>
        <w:r>
          <w:rPr>
            <w:webHidden/>
          </w:rPr>
        </w:r>
        <w:r>
          <w:rPr>
            <w:webHidden/>
          </w:rPr>
          <w:fldChar w:fldCharType="separate"/>
        </w:r>
        <w:r>
          <w:rPr>
            <w:webHidden/>
          </w:rPr>
          <w:t>8</w:t>
        </w:r>
        <w:r>
          <w:rPr>
            <w:webHidden/>
          </w:rPr>
          <w:fldChar w:fldCharType="end"/>
        </w:r>
      </w:hyperlink>
    </w:p>
    <w:p w:rsidR="009E00B9" w:rsidRDefault="009E00B9">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745730" w:history="1">
        <w:r w:rsidRPr="005113E2">
          <w:rPr>
            <w:rStyle w:val="Hyperlink"/>
            <w:noProof/>
          </w:rPr>
          <w:t>2</w:t>
        </w:r>
        <w:r>
          <w:rPr>
            <w:rFonts w:asciiTheme="minorHAnsi" w:eastAsiaTheme="minorEastAsia" w:hAnsiTheme="minorHAnsi" w:cstheme="minorBidi"/>
            <w:b w:val="0"/>
            <w:bCs w:val="0"/>
            <w:caps w:val="0"/>
            <w:noProof/>
            <w:sz w:val="22"/>
            <w:szCs w:val="22"/>
          </w:rPr>
          <w:tab/>
        </w:r>
        <w:r w:rsidRPr="005113E2">
          <w:rPr>
            <w:rStyle w:val="Hyperlink"/>
            <w:noProof/>
          </w:rPr>
          <w:t>Literature Review</w:t>
        </w:r>
        <w:r>
          <w:rPr>
            <w:noProof/>
            <w:webHidden/>
          </w:rPr>
          <w:tab/>
        </w:r>
        <w:r>
          <w:rPr>
            <w:noProof/>
            <w:webHidden/>
          </w:rPr>
          <w:fldChar w:fldCharType="begin"/>
        </w:r>
        <w:r>
          <w:rPr>
            <w:noProof/>
            <w:webHidden/>
          </w:rPr>
          <w:instrText xml:space="preserve"> PAGEREF _Toc363745730 \h </w:instrText>
        </w:r>
        <w:r>
          <w:rPr>
            <w:noProof/>
            <w:webHidden/>
          </w:rPr>
        </w:r>
        <w:r>
          <w:rPr>
            <w:noProof/>
            <w:webHidden/>
          </w:rPr>
          <w:fldChar w:fldCharType="separate"/>
        </w:r>
        <w:r>
          <w:rPr>
            <w:noProof/>
            <w:webHidden/>
          </w:rPr>
          <w:t>9</w:t>
        </w:r>
        <w:r>
          <w:rPr>
            <w:noProof/>
            <w:webHidden/>
          </w:rPr>
          <w:fldChar w:fldCharType="end"/>
        </w:r>
      </w:hyperlink>
    </w:p>
    <w:p w:rsidR="009E00B9" w:rsidRDefault="009E00B9">
      <w:pPr>
        <w:pStyle w:val="TOC2"/>
        <w:rPr>
          <w:rFonts w:asciiTheme="minorHAnsi" w:eastAsiaTheme="minorEastAsia" w:hAnsiTheme="minorHAnsi" w:cstheme="minorBidi"/>
          <w:b w:val="0"/>
          <w:bCs w:val="0"/>
          <w:szCs w:val="22"/>
        </w:rPr>
      </w:pPr>
      <w:hyperlink w:anchor="_Toc363745731" w:history="1">
        <w:r w:rsidRPr="005113E2">
          <w:rPr>
            <w:rStyle w:val="Hyperlink"/>
          </w:rPr>
          <w:t>2.1</w:t>
        </w:r>
        <w:r>
          <w:rPr>
            <w:rFonts w:asciiTheme="minorHAnsi" w:eastAsiaTheme="minorEastAsia" w:hAnsiTheme="minorHAnsi" w:cstheme="minorBidi"/>
            <w:b w:val="0"/>
            <w:bCs w:val="0"/>
            <w:szCs w:val="22"/>
          </w:rPr>
          <w:tab/>
        </w:r>
        <w:r w:rsidRPr="005113E2">
          <w:rPr>
            <w:rStyle w:val="Hyperlink"/>
          </w:rPr>
          <w:t>Game Engines</w:t>
        </w:r>
        <w:r>
          <w:rPr>
            <w:webHidden/>
          </w:rPr>
          <w:tab/>
        </w:r>
        <w:r>
          <w:rPr>
            <w:webHidden/>
          </w:rPr>
          <w:fldChar w:fldCharType="begin"/>
        </w:r>
        <w:r>
          <w:rPr>
            <w:webHidden/>
          </w:rPr>
          <w:instrText xml:space="preserve"> PAGEREF _Toc363745731 \h </w:instrText>
        </w:r>
        <w:r>
          <w:rPr>
            <w:webHidden/>
          </w:rPr>
        </w:r>
        <w:r>
          <w:rPr>
            <w:webHidden/>
          </w:rPr>
          <w:fldChar w:fldCharType="separate"/>
        </w:r>
        <w:r>
          <w:rPr>
            <w:webHidden/>
          </w:rPr>
          <w:t>9</w:t>
        </w:r>
        <w:r>
          <w:rPr>
            <w:webHidden/>
          </w:rPr>
          <w:fldChar w:fldCharType="end"/>
        </w:r>
      </w:hyperlink>
    </w:p>
    <w:p w:rsidR="009E00B9" w:rsidRDefault="009E00B9">
      <w:pPr>
        <w:pStyle w:val="TOC2"/>
        <w:rPr>
          <w:rFonts w:asciiTheme="minorHAnsi" w:eastAsiaTheme="minorEastAsia" w:hAnsiTheme="minorHAnsi" w:cstheme="minorBidi"/>
          <w:b w:val="0"/>
          <w:bCs w:val="0"/>
          <w:szCs w:val="22"/>
        </w:rPr>
      </w:pPr>
      <w:hyperlink w:anchor="_Toc363745732" w:history="1">
        <w:r w:rsidRPr="005113E2">
          <w:rPr>
            <w:rStyle w:val="Hyperlink"/>
          </w:rPr>
          <w:t>2.2</w:t>
        </w:r>
        <w:r>
          <w:rPr>
            <w:rFonts w:asciiTheme="minorHAnsi" w:eastAsiaTheme="minorEastAsia" w:hAnsiTheme="minorHAnsi" w:cstheme="minorBidi"/>
            <w:b w:val="0"/>
            <w:bCs w:val="0"/>
            <w:szCs w:val="22"/>
          </w:rPr>
          <w:tab/>
        </w:r>
        <w:r w:rsidRPr="005113E2">
          <w:rPr>
            <w:rStyle w:val="Hyperlink"/>
          </w:rPr>
          <w:t>Current Game Standards</w:t>
        </w:r>
        <w:r>
          <w:rPr>
            <w:webHidden/>
          </w:rPr>
          <w:tab/>
        </w:r>
        <w:r>
          <w:rPr>
            <w:webHidden/>
          </w:rPr>
          <w:fldChar w:fldCharType="begin"/>
        </w:r>
        <w:r>
          <w:rPr>
            <w:webHidden/>
          </w:rPr>
          <w:instrText xml:space="preserve"> PAGEREF _Toc363745732 \h </w:instrText>
        </w:r>
        <w:r>
          <w:rPr>
            <w:webHidden/>
          </w:rPr>
        </w:r>
        <w:r>
          <w:rPr>
            <w:webHidden/>
          </w:rPr>
          <w:fldChar w:fldCharType="separate"/>
        </w:r>
        <w:r>
          <w:rPr>
            <w:webHidden/>
          </w:rPr>
          <w:t>12</w:t>
        </w:r>
        <w:r>
          <w:rPr>
            <w:webHidden/>
          </w:rPr>
          <w:fldChar w:fldCharType="end"/>
        </w:r>
      </w:hyperlink>
    </w:p>
    <w:p w:rsidR="009E00B9" w:rsidRDefault="009E00B9">
      <w:pPr>
        <w:pStyle w:val="TOC2"/>
        <w:rPr>
          <w:rFonts w:asciiTheme="minorHAnsi" w:eastAsiaTheme="minorEastAsia" w:hAnsiTheme="minorHAnsi" w:cstheme="minorBidi"/>
          <w:b w:val="0"/>
          <w:bCs w:val="0"/>
          <w:szCs w:val="22"/>
        </w:rPr>
      </w:pPr>
      <w:hyperlink w:anchor="_Toc363745733" w:history="1">
        <w:r w:rsidRPr="005113E2">
          <w:rPr>
            <w:rStyle w:val="Hyperlink"/>
          </w:rPr>
          <w:t>2.3</w:t>
        </w:r>
        <w:r>
          <w:rPr>
            <w:rFonts w:asciiTheme="minorHAnsi" w:eastAsiaTheme="minorEastAsia" w:hAnsiTheme="minorHAnsi" w:cstheme="minorBidi"/>
            <w:b w:val="0"/>
            <w:bCs w:val="0"/>
            <w:szCs w:val="22"/>
          </w:rPr>
          <w:tab/>
        </w:r>
        <w:r w:rsidRPr="005113E2">
          <w:rPr>
            <w:rStyle w:val="Hyperlink"/>
          </w:rPr>
          <w:t>Evolutionary Games</w:t>
        </w:r>
        <w:r>
          <w:rPr>
            <w:webHidden/>
          </w:rPr>
          <w:tab/>
        </w:r>
        <w:r>
          <w:rPr>
            <w:webHidden/>
          </w:rPr>
          <w:fldChar w:fldCharType="begin"/>
        </w:r>
        <w:r>
          <w:rPr>
            <w:webHidden/>
          </w:rPr>
          <w:instrText xml:space="preserve"> PAGEREF _Toc363745733 \h </w:instrText>
        </w:r>
        <w:r>
          <w:rPr>
            <w:webHidden/>
          </w:rPr>
        </w:r>
        <w:r>
          <w:rPr>
            <w:webHidden/>
          </w:rPr>
          <w:fldChar w:fldCharType="separate"/>
        </w:r>
        <w:r>
          <w:rPr>
            <w:webHidden/>
          </w:rPr>
          <w:t>14</w:t>
        </w:r>
        <w:r>
          <w:rPr>
            <w:webHidden/>
          </w:rPr>
          <w:fldChar w:fldCharType="end"/>
        </w:r>
      </w:hyperlink>
    </w:p>
    <w:p w:rsidR="009E00B9" w:rsidRDefault="009E00B9">
      <w:pPr>
        <w:pStyle w:val="TOC2"/>
        <w:rPr>
          <w:rFonts w:asciiTheme="minorHAnsi" w:eastAsiaTheme="minorEastAsia" w:hAnsiTheme="minorHAnsi" w:cstheme="minorBidi"/>
          <w:b w:val="0"/>
          <w:bCs w:val="0"/>
          <w:szCs w:val="22"/>
        </w:rPr>
      </w:pPr>
      <w:hyperlink w:anchor="_Toc363745734" w:history="1">
        <w:r w:rsidRPr="005113E2">
          <w:rPr>
            <w:rStyle w:val="Hyperlink"/>
          </w:rPr>
          <w:t>2.4</w:t>
        </w:r>
        <w:r>
          <w:rPr>
            <w:rFonts w:asciiTheme="minorHAnsi" w:eastAsiaTheme="minorEastAsia" w:hAnsiTheme="minorHAnsi" w:cstheme="minorBidi"/>
            <w:b w:val="0"/>
            <w:bCs w:val="0"/>
            <w:szCs w:val="22"/>
          </w:rPr>
          <w:tab/>
        </w:r>
        <w:r w:rsidRPr="005113E2">
          <w:rPr>
            <w:rStyle w:val="Hyperlink"/>
          </w:rPr>
          <w:t>Neural Networks</w:t>
        </w:r>
        <w:r>
          <w:rPr>
            <w:webHidden/>
          </w:rPr>
          <w:tab/>
        </w:r>
        <w:r>
          <w:rPr>
            <w:webHidden/>
          </w:rPr>
          <w:fldChar w:fldCharType="begin"/>
        </w:r>
        <w:r>
          <w:rPr>
            <w:webHidden/>
          </w:rPr>
          <w:instrText xml:space="preserve"> PAGEREF _Toc363745734 \h </w:instrText>
        </w:r>
        <w:r>
          <w:rPr>
            <w:webHidden/>
          </w:rPr>
        </w:r>
        <w:r>
          <w:rPr>
            <w:webHidden/>
          </w:rPr>
          <w:fldChar w:fldCharType="separate"/>
        </w:r>
        <w:r>
          <w:rPr>
            <w:webHidden/>
          </w:rPr>
          <w:t>17</w:t>
        </w:r>
        <w:r>
          <w:rPr>
            <w:webHidden/>
          </w:rPr>
          <w:fldChar w:fldCharType="end"/>
        </w:r>
      </w:hyperlink>
    </w:p>
    <w:p w:rsidR="009E00B9" w:rsidRDefault="009E00B9">
      <w:pPr>
        <w:pStyle w:val="TOC2"/>
        <w:rPr>
          <w:rFonts w:asciiTheme="minorHAnsi" w:eastAsiaTheme="minorEastAsia" w:hAnsiTheme="minorHAnsi" w:cstheme="minorBidi"/>
          <w:b w:val="0"/>
          <w:bCs w:val="0"/>
          <w:szCs w:val="22"/>
        </w:rPr>
      </w:pPr>
      <w:hyperlink w:anchor="_Toc363745735" w:history="1">
        <w:r w:rsidRPr="005113E2">
          <w:rPr>
            <w:rStyle w:val="Hyperlink"/>
          </w:rPr>
          <w:t>2.5</w:t>
        </w:r>
        <w:r>
          <w:rPr>
            <w:rFonts w:asciiTheme="minorHAnsi" w:eastAsiaTheme="minorEastAsia" w:hAnsiTheme="minorHAnsi" w:cstheme="minorBidi"/>
            <w:b w:val="0"/>
            <w:bCs w:val="0"/>
            <w:szCs w:val="22"/>
          </w:rPr>
          <w:tab/>
        </w:r>
        <w:r w:rsidRPr="005113E2">
          <w:rPr>
            <w:rStyle w:val="Hyperlink"/>
          </w:rPr>
          <w:t>Interfacing In-between Games</w:t>
        </w:r>
        <w:r>
          <w:rPr>
            <w:webHidden/>
          </w:rPr>
          <w:tab/>
        </w:r>
        <w:r>
          <w:rPr>
            <w:webHidden/>
          </w:rPr>
          <w:fldChar w:fldCharType="begin"/>
        </w:r>
        <w:r>
          <w:rPr>
            <w:webHidden/>
          </w:rPr>
          <w:instrText xml:space="preserve"> PAGEREF _Toc363745735 \h </w:instrText>
        </w:r>
        <w:r>
          <w:rPr>
            <w:webHidden/>
          </w:rPr>
        </w:r>
        <w:r>
          <w:rPr>
            <w:webHidden/>
          </w:rPr>
          <w:fldChar w:fldCharType="separate"/>
        </w:r>
        <w:r>
          <w:rPr>
            <w:webHidden/>
          </w:rPr>
          <w:t>21</w:t>
        </w:r>
        <w:r>
          <w:rPr>
            <w:webHidden/>
          </w:rPr>
          <w:fldChar w:fldCharType="end"/>
        </w:r>
      </w:hyperlink>
    </w:p>
    <w:p w:rsidR="009E00B9" w:rsidRDefault="009E00B9">
      <w:pPr>
        <w:pStyle w:val="TOC2"/>
        <w:rPr>
          <w:rFonts w:asciiTheme="minorHAnsi" w:eastAsiaTheme="minorEastAsia" w:hAnsiTheme="minorHAnsi" w:cstheme="minorBidi"/>
          <w:b w:val="0"/>
          <w:bCs w:val="0"/>
          <w:szCs w:val="22"/>
        </w:rPr>
      </w:pPr>
      <w:hyperlink w:anchor="_Toc363745736" w:history="1">
        <w:r w:rsidRPr="005113E2">
          <w:rPr>
            <w:rStyle w:val="Hyperlink"/>
          </w:rPr>
          <w:t>2.6</w:t>
        </w:r>
        <w:r>
          <w:rPr>
            <w:rFonts w:asciiTheme="minorHAnsi" w:eastAsiaTheme="minorEastAsia" w:hAnsiTheme="minorHAnsi" w:cstheme="minorBidi"/>
            <w:b w:val="0"/>
            <w:bCs w:val="0"/>
            <w:szCs w:val="22"/>
          </w:rPr>
          <w:tab/>
        </w:r>
        <w:r w:rsidRPr="005113E2">
          <w:rPr>
            <w:rStyle w:val="Hyperlink"/>
          </w:rPr>
          <w:t>Mono</w:t>
        </w:r>
        <w:r>
          <w:rPr>
            <w:webHidden/>
          </w:rPr>
          <w:tab/>
        </w:r>
        <w:r>
          <w:rPr>
            <w:webHidden/>
          </w:rPr>
          <w:fldChar w:fldCharType="begin"/>
        </w:r>
        <w:r>
          <w:rPr>
            <w:webHidden/>
          </w:rPr>
          <w:instrText xml:space="preserve"> PAGEREF _Toc363745736 \h </w:instrText>
        </w:r>
        <w:r>
          <w:rPr>
            <w:webHidden/>
          </w:rPr>
        </w:r>
        <w:r>
          <w:rPr>
            <w:webHidden/>
          </w:rPr>
          <w:fldChar w:fldCharType="separate"/>
        </w:r>
        <w:r>
          <w:rPr>
            <w:webHidden/>
          </w:rPr>
          <w:t>22</w:t>
        </w:r>
        <w:r>
          <w:rPr>
            <w:webHidden/>
          </w:rPr>
          <w:fldChar w:fldCharType="end"/>
        </w:r>
      </w:hyperlink>
    </w:p>
    <w:p w:rsidR="009E00B9" w:rsidRDefault="009E00B9">
      <w:pPr>
        <w:pStyle w:val="TOC2"/>
        <w:rPr>
          <w:rFonts w:asciiTheme="minorHAnsi" w:eastAsiaTheme="minorEastAsia" w:hAnsiTheme="minorHAnsi" w:cstheme="minorBidi"/>
          <w:b w:val="0"/>
          <w:bCs w:val="0"/>
          <w:szCs w:val="22"/>
        </w:rPr>
      </w:pPr>
      <w:hyperlink w:anchor="_Toc363745737" w:history="1">
        <w:r w:rsidRPr="005113E2">
          <w:rPr>
            <w:rStyle w:val="Hyperlink"/>
          </w:rPr>
          <w:t>2.7</w:t>
        </w:r>
        <w:r>
          <w:rPr>
            <w:rFonts w:asciiTheme="minorHAnsi" w:eastAsiaTheme="minorEastAsia" w:hAnsiTheme="minorHAnsi" w:cstheme="minorBidi"/>
            <w:b w:val="0"/>
            <w:bCs w:val="0"/>
            <w:szCs w:val="22"/>
          </w:rPr>
          <w:tab/>
        </w:r>
        <w:r w:rsidRPr="005113E2">
          <w:rPr>
            <w:rStyle w:val="Hyperlink"/>
          </w:rPr>
          <w:t>Literature Review Conclusion</w:t>
        </w:r>
        <w:r>
          <w:rPr>
            <w:webHidden/>
          </w:rPr>
          <w:tab/>
        </w:r>
        <w:r>
          <w:rPr>
            <w:webHidden/>
          </w:rPr>
          <w:fldChar w:fldCharType="begin"/>
        </w:r>
        <w:r>
          <w:rPr>
            <w:webHidden/>
          </w:rPr>
          <w:instrText xml:space="preserve"> PAGEREF _Toc363745737 \h </w:instrText>
        </w:r>
        <w:r>
          <w:rPr>
            <w:webHidden/>
          </w:rPr>
        </w:r>
        <w:r>
          <w:rPr>
            <w:webHidden/>
          </w:rPr>
          <w:fldChar w:fldCharType="separate"/>
        </w:r>
        <w:r>
          <w:rPr>
            <w:webHidden/>
          </w:rPr>
          <w:t>23</w:t>
        </w:r>
        <w:r>
          <w:rPr>
            <w:webHidden/>
          </w:rPr>
          <w:fldChar w:fldCharType="end"/>
        </w:r>
      </w:hyperlink>
    </w:p>
    <w:p w:rsidR="009E00B9" w:rsidRDefault="009E00B9">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745738" w:history="1">
        <w:r w:rsidRPr="005113E2">
          <w:rPr>
            <w:rStyle w:val="Hyperlink"/>
            <w:noProof/>
          </w:rPr>
          <w:t>3</w:t>
        </w:r>
        <w:r>
          <w:rPr>
            <w:rFonts w:asciiTheme="minorHAnsi" w:eastAsiaTheme="minorEastAsia" w:hAnsiTheme="minorHAnsi" w:cstheme="minorBidi"/>
            <w:b w:val="0"/>
            <w:bCs w:val="0"/>
            <w:caps w:val="0"/>
            <w:noProof/>
            <w:sz w:val="22"/>
            <w:szCs w:val="22"/>
          </w:rPr>
          <w:tab/>
        </w:r>
        <w:r w:rsidRPr="005113E2">
          <w:rPr>
            <w:rStyle w:val="Hyperlink"/>
            <w:noProof/>
          </w:rPr>
          <w:t>Methodology</w:t>
        </w:r>
        <w:r>
          <w:rPr>
            <w:noProof/>
            <w:webHidden/>
          </w:rPr>
          <w:tab/>
        </w:r>
        <w:r>
          <w:rPr>
            <w:noProof/>
            <w:webHidden/>
          </w:rPr>
          <w:fldChar w:fldCharType="begin"/>
        </w:r>
        <w:r>
          <w:rPr>
            <w:noProof/>
            <w:webHidden/>
          </w:rPr>
          <w:instrText xml:space="preserve"> PAGEREF _Toc363745738 \h </w:instrText>
        </w:r>
        <w:r>
          <w:rPr>
            <w:noProof/>
            <w:webHidden/>
          </w:rPr>
        </w:r>
        <w:r>
          <w:rPr>
            <w:noProof/>
            <w:webHidden/>
          </w:rPr>
          <w:fldChar w:fldCharType="separate"/>
        </w:r>
        <w:r>
          <w:rPr>
            <w:noProof/>
            <w:webHidden/>
          </w:rPr>
          <w:t>24</w:t>
        </w:r>
        <w:r>
          <w:rPr>
            <w:noProof/>
            <w:webHidden/>
          </w:rPr>
          <w:fldChar w:fldCharType="end"/>
        </w:r>
      </w:hyperlink>
    </w:p>
    <w:p w:rsidR="009E00B9" w:rsidRDefault="009E00B9">
      <w:pPr>
        <w:pStyle w:val="TOC2"/>
        <w:rPr>
          <w:rFonts w:asciiTheme="minorHAnsi" w:eastAsiaTheme="minorEastAsia" w:hAnsiTheme="minorHAnsi" w:cstheme="minorBidi"/>
          <w:b w:val="0"/>
          <w:bCs w:val="0"/>
          <w:szCs w:val="22"/>
        </w:rPr>
      </w:pPr>
      <w:hyperlink w:anchor="_Toc363745739" w:history="1">
        <w:r w:rsidRPr="005113E2">
          <w:rPr>
            <w:rStyle w:val="Hyperlink"/>
          </w:rPr>
          <w:t>3.1</w:t>
        </w:r>
        <w:r>
          <w:rPr>
            <w:rFonts w:asciiTheme="minorHAnsi" w:eastAsiaTheme="minorEastAsia" w:hAnsiTheme="minorHAnsi" w:cstheme="minorBidi"/>
            <w:b w:val="0"/>
            <w:bCs w:val="0"/>
            <w:szCs w:val="22"/>
          </w:rPr>
          <w:tab/>
        </w:r>
        <w:r w:rsidRPr="005113E2">
          <w:rPr>
            <w:rStyle w:val="Hyperlink"/>
          </w:rPr>
          <w:t>Overview of the system</w:t>
        </w:r>
        <w:r>
          <w:rPr>
            <w:webHidden/>
          </w:rPr>
          <w:tab/>
        </w:r>
        <w:r>
          <w:rPr>
            <w:webHidden/>
          </w:rPr>
          <w:fldChar w:fldCharType="begin"/>
        </w:r>
        <w:r>
          <w:rPr>
            <w:webHidden/>
          </w:rPr>
          <w:instrText xml:space="preserve"> PAGEREF _Toc363745739 \h </w:instrText>
        </w:r>
        <w:r>
          <w:rPr>
            <w:webHidden/>
          </w:rPr>
        </w:r>
        <w:r>
          <w:rPr>
            <w:webHidden/>
          </w:rPr>
          <w:fldChar w:fldCharType="separate"/>
        </w:r>
        <w:r>
          <w:rPr>
            <w:webHidden/>
          </w:rPr>
          <w:t>24</w:t>
        </w:r>
        <w:r>
          <w:rPr>
            <w:webHidden/>
          </w:rPr>
          <w:fldChar w:fldCharType="end"/>
        </w:r>
      </w:hyperlink>
    </w:p>
    <w:p w:rsidR="009E00B9" w:rsidRDefault="009E00B9">
      <w:pPr>
        <w:pStyle w:val="TOC2"/>
        <w:rPr>
          <w:rFonts w:asciiTheme="minorHAnsi" w:eastAsiaTheme="minorEastAsia" w:hAnsiTheme="minorHAnsi" w:cstheme="minorBidi"/>
          <w:b w:val="0"/>
          <w:bCs w:val="0"/>
          <w:szCs w:val="22"/>
        </w:rPr>
      </w:pPr>
      <w:hyperlink w:anchor="_Toc363745740" w:history="1">
        <w:r w:rsidRPr="005113E2">
          <w:rPr>
            <w:rStyle w:val="Hyperlink"/>
          </w:rPr>
          <w:t>Prototype Method</w:t>
        </w:r>
        <w:r>
          <w:rPr>
            <w:webHidden/>
          </w:rPr>
          <w:tab/>
        </w:r>
        <w:r>
          <w:rPr>
            <w:webHidden/>
          </w:rPr>
          <w:fldChar w:fldCharType="begin"/>
        </w:r>
        <w:r>
          <w:rPr>
            <w:webHidden/>
          </w:rPr>
          <w:instrText xml:space="preserve"> PAGEREF _Toc363745740 \h </w:instrText>
        </w:r>
        <w:r>
          <w:rPr>
            <w:webHidden/>
          </w:rPr>
        </w:r>
        <w:r>
          <w:rPr>
            <w:webHidden/>
          </w:rPr>
          <w:fldChar w:fldCharType="separate"/>
        </w:r>
        <w:r>
          <w:rPr>
            <w:webHidden/>
          </w:rPr>
          <w:t>24</w:t>
        </w:r>
        <w:r>
          <w:rPr>
            <w:webHidden/>
          </w:rPr>
          <w:fldChar w:fldCharType="end"/>
        </w:r>
      </w:hyperlink>
    </w:p>
    <w:p w:rsidR="009E00B9" w:rsidRDefault="009E00B9">
      <w:pPr>
        <w:pStyle w:val="TOC2"/>
        <w:rPr>
          <w:rFonts w:asciiTheme="minorHAnsi" w:eastAsiaTheme="minorEastAsia" w:hAnsiTheme="minorHAnsi" w:cstheme="minorBidi"/>
          <w:b w:val="0"/>
          <w:bCs w:val="0"/>
          <w:szCs w:val="22"/>
        </w:rPr>
      </w:pPr>
      <w:hyperlink w:anchor="_Toc363745741" w:history="1">
        <w:r w:rsidRPr="005113E2">
          <w:rPr>
            <w:rStyle w:val="Hyperlink"/>
          </w:rPr>
          <w:t>3.2</w:t>
        </w:r>
        <w:r>
          <w:rPr>
            <w:rFonts w:asciiTheme="minorHAnsi" w:eastAsiaTheme="minorEastAsia" w:hAnsiTheme="minorHAnsi" w:cstheme="minorBidi"/>
            <w:b w:val="0"/>
            <w:bCs w:val="0"/>
            <w:szCs w:val="22"/>
          </w:rPr>
          <w:tab/>
        </w:r>
        <w:r w:rsidRPr="005113E2">
          <w:rPr>
            <w:rStyle w:val="Hyperlink"/>
          </w:rPr>
          <w:t>Tutorial</w:t>
        </w:r>
        <w:r>
          <w:rPr>
            <w:webHidden/>
          </w:rPr>
          <w:tab/>
        </w:r>
        <w:r>
          <w:rPr>
            <w:webHidden/>
          </w:rPr>
          <w:fldChar w:fldCharType="begin"/>
        </w:r>
        <w:r>
          <w:rPr>
            <w:webHidden/>
          </w:rPr>
          <w:instrText xml:space="preserve"> PAGEREF _Toc363745741 \h </w:instrText>
        </w:r>
        <w:r>
          <w:rPr>
            <w:webHidden/>
          </w:rPr>
        </w:r>
        <w:r>
          <w:rPr>
            <w:webHidden/>
          </w:rPr>
          <w:fldChar w:fldCharType="separate"/>
        </w:r>
        <w:r>
          <w:rPr>
            <w:webHidden/>
          </w:rPr>
          <w:t>44</w:t>
        </w:r>
        <w:r>
          <w:rPr>
            <w:webHidden/>
          </w:rPr>
          <w:fldChar w:fldCharType="end"/>
        </w:r>
      </w:hyperlink>
    </w:p>
    <w:p w:rsidR="009E00B9" w:rsidRDefault="009E00B9">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745742" w:history="1">
        <w:r w:rsidRPr="005113E2">
          <w:rPr>
            <w:rStyle w:val="Hyperlink"/>
            <w:noProof/>
          </w:rPr>
          <w:t>4</w:t>
        </w:r>
        <w:r>
          <w:rPr>
            <w:rFonts w:asciiTheme="minorHAnsi" w:eastAsiaTheme="minorEastAsia" w:hAnsiTheme="minorHAnsi" w:cstheme="minorBidi"/>
            <w:b w:val="0"/>
            <w:bCs w:val="0"/>
            <w:caps w:val="0"/>
            <w:noProof/>
            <w:sz w:val="22"/>
            <w:szCs w:val="22"/>
          </w:rPr>
          <w:tab/>
        </w:r>
        <w:r w:rsidRPr="005113E2">
          <w:rPr>
            <w:rStyle w:val="Hyperlink"/>
            <w:noProof/>
          </w:rPr>
          <w:t>Discussion</w:t>
        </w:r>
        <w:r>
          <w:rPr>
            <w:noProof/>
            <w:webHidden/>
          </w:rPr>
          <w:tab/>
        </w:r>
        <w:r>
          <w:rPr>
            <w:noProof/>
            <w:webHidden/>
          </w:rPr>
          <w:fldChar w:fldCharType="begin"/>
        </w:r>
        <w:r>
          <w:rPr>
            <w:noProof/>
            <w:webHidden/>
          </w:rPr>
          <w:instrText xml:space="preserve"> PAGEREF _Toc363745742 \h </w:instrText>
        </w:r>
        <w:r>
          <w:rPr>
            <w:noProof/>
            <w:webHidden/>
          </w:rPr>
        </w:r>
        <w:r>
          <w:rPr>
            <w:noProof/>
            <w:webHidden/>
          </w:rPr>
          <w:fldChar w:fldCharType="separate"/>
        </w:r>
        <w:r>
          <w:rPr>
            <w:noProof/>
            <w:webHidden/>
          </w:rPr>
          <w:t>45</w:t>
        </w:r>
        <w:r>
          <w:rPr>
            <w:noProof/>
            <w:webHidden/>
          </w:rPr>
          <w:fldChar w:fldCharType="end"/>
        </w:r>
      </w:hyperlink>
    </w:p>
    <w:p w:rsidR="009E00B9" w:rsidRDefault="009E00B9">
      <w:pPr>
        <w:pStyle w:val="TOC2"/>
        <w:rPr>
          <w:rFonts w:asciiTheme="minorHAnsi" w:eastAsiaTheme="minorEastAsia" w:hAnsiTheme="minorHAnsi" w:cstheme="minorBidi"/>
          <w:b w:val="0"/>
          <w:bCs w:val="0"/>
          <w:szCs w:val="22"/>
        </w:rPr>
      </w:pPr>
      <w:hyperlink w:anchor="_Toc363745743" w:history="1">
        <w:r w:rsidRPr="005113E2">
          <w:rPr>
            <w:rStyle w:val="Hyperlink"/>
          </w:rPr>
          <w:t>4.1</w:t>
        </w:r>
        <w:r>
          <w:rPr>
            <w:rFonts w:asciiTheme="minorHAnsi" w:eastAsiaTheme="minorEastAsia" w:hAnsiTheme="minorHAnsi" w:cstheme="minorBidi"/>
            <w:b w:val="0"/>
            <w:bCs w:val="0"/>
            <w:szCs w:val="22"/>
          </w:rPr>
          <w:tab/>
        </w:r>
        <w:r w:rsidRPr="005113E2">
          <w:rPr>
            <w:rStyle w:val="Hyperlink"/>
          </w:rPr>
          <w:t>Differences</w:t>
        </w:r>
        <w:r>
          <w:rPr>
            <w:webHidden/>
          </w:rPr>
          <w:tab/>
        </w:r>
        <w:r>
          <w:rPr>
            <w:webHidden/>
          </w:rPr>
          <w:fldChar w:fldCharType="begin"/>
        </w:r>
        <w:r>
          <w:rPr>
            <w:webHidden/>
          </w:rPr>
          <w:instrText xml:space="preserve"> PAGEREF _Toc363745743 \h </w:instrText>
        </w:r>
        <w:r>
          <w:rPr>
            <w:webHidden/>
          </w:rPr>
        </w:r>
        <w:r>
          <w:rPr>
            <w:webHidden/>
          </w:rPr>
          <w:fldChar w:fldCharType="separate"/>
        </w:r>
        <w:r>
          <w:rPr>
            <w:webHidden/>
          </w:rPr>
          <w:t>45</w:t>
        </w:r>
        <w:r>
          <w:rPr>
            <w:webHidden/>
          </w:rPr>
          <w:fldChar w:fldCharType="end"/>
        </w:r>
      </w:hyperlink>
    </w:p>
    <w:p w:rsidR="009E00B9" w:rsidRDefault="009E00B9">
      <w:pPr>
        <w:pStyle w:val="TOC2"/>
        <w:rPr>
          <w:rFonts w:asciiTheme="minorHAnsi" w:eastAsiaTheme="minorEastAsia" w:hAnsiTheme="minorHAnsi" w:cstheme="minorBidi"/>
          <w:b w:val="0"/>
          <w:bCs w:val="0"/>
          <w:szCs w:val="22"/>
        </w:rPr>
      </w:pPr>
      <w:hyperlink w:anchor="_Toc363745744" w:history="1">
        <w:r w:rsidRPr="005113E2">
          <w:rPr>
            <w:rStyle w:val="Hyperlink"/>
          </w:rPr>
          <w:t>4.2</w:t>
        </w:r>
        <w:r>
          <w:rPr>
            <w:rFonts w:asciiTheme="minorHAnsi" w:eastAsiaTheme="minorEastAsia" w:hAnsiTheme="minorHAnsi" w:cstheme="minorBidi"/>
            <w:b w:val="0"/>
            <w:bCs w:val="0"/>
            <w:szCs w:val="22"/>
          </w:rPr>
          <w:tab/>
        </w:r>
        <w:r w:rsidRPr="005113E2">
          <w:rPr>
            <w:rStyle w:val="Hyperlink"/>
          </w:rPr>
          <w:t>Evaluation of Generalness</w:t>
        </w:r>
        <w:r>
          <w:rPr>
            <w:webHidden/>
          </w:rPr>
          <w:tab/>
        </w:r>
        <w:r>
          <w:rPr>
            <w:webHidden/>
          </w:rPr>
          <w:fldChar w:fldCharType="begin"/>
        </w:r>
        <w:r>
          <w:rPr>
            <w:webHidden/>
          </w:rPr>
          <w:instrText xml:space="preserve"> PAGEREF _Toc363745744 \h </w:instrText>
        </w:r>
        <w:r>
          <w:rPr>
            <w:webHidden/>
          </w:rPr>
        </w:r>
        <w:r>
          <w:rPr>
            <w:webHidden/>
          </w:rPr>
          <w:fldChar w:fldCharType="separate"/>
        </w:r>
        <w:r>
          <w:rPr>
            <w:webHidden/>
          </w:rPr>
          <w:t>46</w:t>
        </w:r>
        <w:r>
          <w:rPr>
            <w:webHidden/>
          </w:rPr>
          <w:fldChar w:fldCharType="end"/>
        </w:r>
      </w:hyperlink>
    </w:p>
    <w:p w:rsidR="009E00B9" w:rsidRDefault="009E00B9">
      <w:pPr>
        <w:pStyle w:val="TOC2"/>
        <w:rPr>
          <w:rFonts w:asciiTheme="minorHAnsi" w:eastAsiaTheme="minorEastAsia" w:hAnsiTheme="minorHAnsi" w:cstheme="minorBidi"/>
          <w:b w:val="0"/>
          <w:bCs w:val="0"/>
          <w:szCs w:val="22"/>
        </w:rPr>
      </w:pPr>
      <w:hyperlink w:anchor="_Toc363745745" w:history="1">
        <w:r w:rsidRPr="005113E2">
          <w:rPr>
            <w:rStyle w:val="Hyperlink"/>
          </w:rPr>
          <w:t>4.3</w:t>
        </w:r>
        <w:r>
          <w:rPr>
            <w:rFonts w:asciiTheme="minorHAnsi" w:eastAsiaTheme="minorEastAsia" w:hAnsiTheme="minorHAnsi" w:cstheme="minorBidi"/>
            <w:b w:val="0"/>
            <w:bCs w:val="0"/>
            <w:szCs w:val="22"/>
          </w:rPr>
          <w:tab/>
        </w:r>
        <w:r w:rsidRPr="005113E2">
          <w:rPr>
            <w:rStyle w:val="Hyperlink"/>
          </w:rPr>
          <w:t>Saving the ANN bot</w:t>
        </w:r>
        <w:r>
          <w:rPr>
            <w:webHidden/>
          </w:rPr>
          <w:tab/>
        </w:r>
        <w:r>
          <w:rPr>
            <w:webHidden/>
          </w:rPr>
          <w:fldChar w:fldCharType="begin"/>
        </w:r>
        <w:r>
          <w:rPr>
            <w:webHidden/>
          </w:rPr>
          <w:instrText xml:space="preserve"> PAGEREF _Toc363745745 \h </w:instrText>
        </w:r>
        <w:r>
          <w:rPr>
            <w:webHidden/>
          </w:rPr>
        </w:r>
        <w:r>
          <w:rPr>
            <w:webHidden/>
          </w:rPr>
          <w:fldChar w:fldCharType="separate"/>
        </w:r>
        <w:r>
          <w:rPr>
            <w:webHidden/>
          </w:rPr>
          <w:t>47</w:t>
        </w:r>
        <w:r>
          <w:rPr>
            <w:webHidden/>
          </w:rPr>
          <w:fldChar w:fldCharType="end"/>
        </w:r>
      </w:hyperlink>
    </w:p>
    <w:p w:rsidR="009E00B9" w:rsidRDefault="009E00B9">
      <w:pPr>
        <w:pStyle w:val="TOC2"/>
        <w:rPr>
          <w:rFonts w:asciiTheme="minorHAnsi" w:eastAsiaTheme="minorEastAsia" w:hAnsiTheme="minorHAnsi" w:cstheme="minorBidi"/>
          <w:b w:val="0"/>
          <w:bCs w:val="0"/>
          <w:szCs w:val="22"/>
        </w:rPr>
      </w:pPr>
      <w:hyperlink w:anchor="_Toc363745746" w:history="1">
        <w:r w:rsidRPr="005113E2">
          <w:rPr>
            <w:rStyle w:val="Hyperlink"/>
          </w:rPr>
          <w:t>4.4</w:t>
        </w:r>
        <w:r>
          <w:rPr>
            <w:rFonts w:asciiTheme="minorHAnsi" w:eastAsiaTheme="minorEastAsia" w:hAnsiTheme="minorHAnsi" w:cstheme="minorBidi"/>
            <w:b w:val="0"/>
            <w:bCs w:val="0"/>
            <w:szCs w:val="22"/>
          </w:rPr>
          <w:tab/>
        </w:r>
        <w:r w:rsidRPr="005113E2">
          <w:rPr>
            <w:rStyle w:val="Hyperlink"/>
          </w:rPr>
          <w:t>Documentation</w:t>
        </w:r>
        <w:r>
          <w:rPr>
            <w:webHidden/>
          </w:rPr>
          <w:tab/>
        </w:r>
        <w:r>
          <w:rPr>
            <w:webHidden/>
          </w:rPr>
          <w:fldChar w:fldCharType="begin"/>
        </w:r>
        <w:r>
          <w:rPr>
            <w:webHidden/>
          </w:rPr>
          <w:instrText xml:space="preserve"> PAGEREF _Toc363745746 \h </w:instrText>
        </w:r>
        <w:r>
          <w:rPr>
            <w:webHidden/>
          </w:rPr>
        </w:r>
        <w:r>
          <w:rPr>
            <w:webHidden/>
          </w:rPr>
          <w:fldChar w:fldCharType="separate"/>
        </w:r>
        <w:r>
          <w:rPr>
            <w:webHidden/>
          </w:rPr>
          <w:t>47</w:t>
        </w:r>
        <w:r>
          <w:rPr>
            <w:webHidden/>
          </w:rPr>
          <w:fldChar w:fldCharType="end"/>
        </w:r>
      </w:hyperlink>
    </w:p>
    <w:p w:rsidR="009E00B9" w:rsidRDefault="009E00B9">
      <w:pPr>
        <w:pStyle w:val="TOC2"/>
        <w:rPr>
          <w:rFonts w:asciiTheme="minorHAnsi" w:eastAsiaTheme="minorEastAsia" w:hAnsiTheme="minorHAnsi" w:cstheme="minorBidi"/>
          <w:b w:val="0"/>
          <w:bCs w:val="0"/>
          <w:szCs w:val="22"/>
        </w:rPr>
      </w:pPr>
      <w:hyperlink w:anchor="_Toc363745747" w:history="1">
        <w:r w:rsidRPr="005113E2">
          <w:rPr>
            <w:rStyle w:val="Hyperlink"/>
          </w:rPr>
          <w:t>4.5</w:t>
        </w:r>
        <w:r>
          <w:rPr>
            <w:rFonts w:asciiTheme="minorHAnsi" w:eastAsiaTheme="minorEastAsia" w:hAnsiTheme="minorHAnsi" w:cstheme="minorBidi"/>
            <w:b w:val="0"/>
            <w:bCs w:val="0"/>
            <w:szCs w:val="22"/>
          </w:rPr>
          <w:tab/>
        </w:r>
        <w:r w:rsidRPr="005113E2">
          <w:rPr>
            <w:rStyle w:val="Hyperlink"/>
          </w:rPr>
          <w:t>Other Uses</w:t>
        </w:r>
        <w:r>
          <w:rPr>
            <w:webHidden/>
          </w:rPr>
          <w:tab/>
        </w:r>
        <w:r>
          <w:rPr>
            <w:webHidden/>
          </w:rPr>
          <w:fldChar w:fldCharType="begin"/>
        </w:r>
        <w:r>
          <w:rPr>
            <w:webHidden/>
          </w:rPr>
          <w:instrText xml:space="preserve"> PAGEREF _Toc363745747 \h </w:instrText>
        </w:r>
        <w:r>
          <w:rPr>
            <w:webHidden/>
          </w:rPr>
        </w:r>
        <w:r>
          <w:rPr>
            <w:webHidden/>
          </w:rPr>
          <w:fldChar w:fldCharType="separate"/>
        </w:r>
        <w:r>
          <w:rPr>
            <w:webHidden/>
          </w:rPr>
          <w:t>48</w:t>
        </w:r>
        <w:r>
          <w:rPr>
            <w:webHidden/>
          </w:rPr>
          <w:fldChar w:fldCharType="end"/>
        </w:r>
      </w:hyperlink>
    </w:p>
    <w:p w:rsidR="009E00B9" w:rsidRDefault="009E00B9">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745748" w:history="1">
        <w:r w:rsidRPr="005113E2">
          <w:rPr>
            <w:rStyle w:val="Hyperlink"/>
            <w:noProof/>
          </w:rPr>
          <w:t>5</w:t>
        </w:r>
        <w:r>
          <w:rPr>
            <w:rFonts w:asciiTheme="minorHAnsi" w:eastAsiaTheme="minorEastAsia" w:hAnsiTheme="minorHAnsi" w:cstheme="minorBidi"/>
            <w:b w:val="0"/>
            <w:bCs w:val="0"/>
            <w:caps w:val="0"/>
            <w:noProof/>
            <w:sz w:val="22"/>
            <w:szCs w:val="22"/>
          </w:rPr>
          <w:tab/>
        </w:r>
        <w:r w:rsidRPr="005113E2">
          <w:rPr>
            <w:rStyle w:val="Hyperlink"/>
            <w:noProof/>
          </w:rPr>
          <w:t>Conclusion</w:t>
        </w:r>
        <w:r>
          <w:rPr>
            <w:noProof/>
            <w:webHidden/>
          </w:rPr>
          <w:tab/>
        </w:r>
        <w:r>
          <w:rPr>
            <w:noProof/>
            <w:webHidden/>
          </w:rPr>
          <w:fldChar w:fldCharType="begin"/>
        </w:r>
        <w:r>
          <w:rPr>
            <w:noProof/>
            <w:webHidden/>
          </w:rPr>
          <w:instrText xml:space="preserve"> PAGEREF _Toc363745748 \h </w:instrText>
        </w:r>
        <w:r>
          <w:rPr>
            <w:noProof/>
            <w:webHidden/>
          </w:rPr>
        </w:r>
        <w:r>
          <w:rPr>
            <w:noProof/>
            <w:webHidden/>
          </w:rPr>
          <w:fldChar w:fldCharType="separate"/>
        </w:r>
        <w:r>
          <w:rPr>
            <w:noProof/>
            <w:webHidden/>
          </w:rPr>
          <w:t>49</w:t>
        </w:r>
        <w:r>
          <w:rPr>
            <w:noProof/>
            <w:webHidden/>
          </w:rPr>
          <w:fldChar w:fldCharType="end"/>
        </w:r>
      </w:hyperlink>
    </w:p>
    <w:p w:rsidR="009E00B9" w:rsidRDefault="009E00B9">
      <w:pPr>
        <w:pStyle w:val="TOC2"/>
        <w:rPr>
          <w:rFonts w:asciiTheme="minorHAnsi" w:eastAsiaTheme="minorEastAsia" w:hAnsiTheme="minorHAnsi" w:cstheme="minorBidi"/>
          <w:b w:val="0"/>
          <w:bCs w:val="0"/>
          <w:szCs w:val="22"/>
        </w:rPr>
      </w:pPr>
      <w:hyperlink w:anchor="_Toc363745749" w:history="1">
        <w:r w:rsidRPr="005113E2">
          <w:rPr>
            <w:rStyle w:val="Hyperlink"/>
          </w:rPr>
          <w:t>5.1</w:t>
        </w:r>
        <w:r>
          <w:rPr>
            <w:rFonts w:asciiTheme="minorHAnsi" w:eastAsiaTheme="minorEastAsia" w:hAnsiTheme="minorHAnsi" w:cstheme="minorBidi"/>
            <w:b w:val="0"/>
            <w:bCs w:val="0"/>
            <w:szCs w:val="22"/>
          </w:rPr>
          <w:tab/>
        </w:r>
        <w:r w:rsidRPr="005113E2">
          <w:rPr>
            <w:rStyle w:val="Hyperlink"/>
          </w:rPr>
          <w:t>Overview</w:t>
        </w:r>
        <w:r>
          <w:rPr>
            <w:webHidden/>
          </w:rPr>
          <w:tab/>
        </w:r>
        <w:r>
          <w:rPr>
            <w:webHidden/>
          </w:rPr>
          <w:fldChar w:fldCharType="begin"/>
        </w:r>
        <w:r>
          <w:rPr>
            <w:webHidden/>
          </w:rPr>
          <w:instrText xml:space="preserve"> PAGEREF _Toc363745749 \h </w:instrText>
        </w:r>
        <w:r>
          <w:rPr>
            <w:webHidden/>
          </w:rPr>
        </w:r>
        <w:r>
          <w:rPr>
            <w:webHidden/>
          </w:rPr>
          <w:fldChar w:fldCharType="separate"/>
        </w:r>
        <w:r>
          <w:rPr>
            <w:webHidden/>
          </w:rPr>
          <w:t>49</w:t>
        </w:r>
        <w:r>
          <w:rPr>
            <w:webHidden/>
          </w:rPr>
          <w:fldChar w:fldCharType="end"/>
        </w:r>
      </w:hyperlink>
    </w:p>
    <w:p w:rsidR="009E00B9" w:rsidRDefault="009E00B9">
      <w:pPr>
        <w:pStyle w:val="TOC2"/>
        <w:rPr>
          <w:rFonts w:asciiTheme="minorHAnsi" w:eastAsiaTheme="minorEastAsia" w:hAnsiTheme="minorHAnsi" w:cstheme="minorBidi"/>
          <w:b w:val="0"/>
          <w:bCs w:val="0"/>
          <w:szCs w:val="22"/>
        </w:rPr>
      </w:pPr>
      <w:hyperlink w:anchor="_Toc363745750" w:history="1">
        <w:r w:rsidRPr="005113E2">
          <w:rPr>
            <w:rStyle w:val="Hyperlink"/>
          </w:rPr>
          <w:t>5.2</w:t>
        </w:r>
        <w:r>
          <w:rPr>
            <w:rFonts w:asciiTheme="minorHAnsi" w:eastAsiaTheme="minorEastAsia" w:hAnsiTheme="minorHAnsi" w:cstheme="minorBidi"/>
            <w:b w:val="0"/>
            <w:bCs w:val="0"/>
            <w:szCs w:val="22"/>
          </w:rPr>
          <w:tab/>
        </w:r>
        <w:r w:rsidRPr="005113E2">
          <w:rPr>
            <w:rStyle w:val="Hyperlink"/>
          </w:rPr>
          <w:t>Future work</w:t>
        </w:r>
        <w:r>
          <w:rPr>
            <w:webHidden/>
          </w:rPr>
          <w:tab/>
        </w:r>
        <w:r>
          <w:rPr>
            <w:webHidden/>
          </w:rPr>
          <w:fldChar w:fldCharType="begin"/>
        </w:r>
        <w:r>
          <w:rPr>
            <w:webHidden/>
          </w:rPr>
          <w:instrText xml:space="preserve"> PAGEREF _Toc363745750 \h </w:instrText>
        </w:r>
        <w:r>
          <w:rPr>
            <w:webHidden/>
          </w:rPr>
        </w:r>
        <w:r>
          <w:rPr>
            <w:webHidden/>
          </w:rPr>
          <w:fldChar w:fldCharType="separate"/>
        </w:r>
        <w:r>
          <w:rPr>
            <w:webHidden/>
          </w:rPr>
          <w:t>50</w:t>
        </w:r>
        <w:r>
          <w:rPr>
            <w:webHidden/>
          </w:rPr>
          <w:fldChar w:fldCharType="end"/>
        </w:r>
      </w:hyperlink>
    </w:p>
    <w:p w:rsidR="009E00B9" w:rsidRDefault="009E00B9">
      <w:pPr>
        <w:pStyle w:val="TOC2"/>
        <w:rPr>
          <w:rFonts w:asciiTheme="minorHAnsi" w:eastAsiaTheme="minorEastAsia" w:hAnsiTheme="minorHAnsi" w:cstheme="minorBidi"/>
          <w:b w:val="0"/>
          <w:bCs w:val="0"/>
          <w:szCs w:val="22"/>
        </w:rPr>
      </w:pPr>
      <w:hyperlink w:anchor="_Toc363745751" w:history="1">
        <w:r w:rsidRPr="005113E2">
          <w:rPr>
            <w:rStyle w:val="Hyperlink"/>
          </w:rPr>
          <w:t>5.3</w:t>
        </w:r>
        <w:r>
          <w:rPr>
            <w:rFonts w:asciiTheme="minorHAnsi" w:eastAsiaTheme="minorEastAsia" w:hAnsiTheme="minorHAnsi" w:cstheme="minorBidi"/>
            <w:b w:val="0"/>
            <w:bCs w:val="0"/>
            <w:szCs w:val="22"/>
          </w:rPr>
          <w:tab/>
        </w:r>
        <w:r w:rsidRPr="005113E2">
          <w:rPr>
            <w:rStyle w:val="Hyperlink"/>
          </w:rPr>
          <w:t>Critical Analysis</w:t>
        </w:r>
        <w:r>
          <w:rPr>
            <w:webHidden/>
          </w:rPr>
          <w:tab/>
        </w:r>
        <w:r>
          <w:rPr>
            <w:webHidden/>
          </w:rPr>
          <w:fldChar w:fldCharType="begin"/>
        </w:r>
        <w:r>
          <w:rPr>
            <w:webHidden/>
          </w:rPr>
          <w:instrText xml:space="preserve"> PAGEREF _Toc363745751 \h </w:instrText>
        </w:r>
        <w:r>
          <w:rPr>
            <w:webHidden/>
          </w:rPr>
        </w:r>
        <w:r>
          <w:rPr>
            <w:webHidden/>
          </w:rPr>
          <w:fldChar w:fldCharType="separate"/>
        </w:r>
        <w:r>
          <w:rPr>
            <w:webHidden/>
          </w:rPr>
          <w:t>51</w:t>
        </w:r>
        <w:r>
          <w:rPr>
            <w:webHidden/>
          </w:rPr>
          <w:fldChar w:fldCharType="end"/>
        </w:r>
      </w:hyperlink>
    </w:p>
    <w:p w:rsidR="009E00B9" w:rsidRDefault="009E00B9">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745752" w:history="1">
        <w:r w:rsidRPr="005113E2">
          <w:rPr>
            <w:rStyle w:val="Hyperlink"/>
            <w:noProof/>
          </w:rPr>
          <w:t>6</w:t>
        </w:r>
        <w:r>
          <w:rPr>
            <w:rFonts w:asciiTheme="minorHAnsi" w:eastAsiaTheme="minorEastAsia" w:hAnsiTheme="minorHAnsi" w:cstheme="minorBidi"/>
            <w:b w:val="0"/>
            <w:bCs w:val="0"/>
            <w:caps w:val="0"/>
            <w:noProof/>
            <w:sz w:val="22"/>
            <w:szCs w:val="22"/>
          </w:rPr>
          <w:tab/>
        </w:r>
        <w:r w:rsidRPr="005113E2">
          <w:rPr>
            <w:rStyle w:val="Hyperlink"/>
            <w:noProof/>
          </w:rPr>
          <w:t>Biblography</w:t>
        </w:r>
        <w:r>
          <w:rPr>
            <w:noProof/>
            <w:webHidden/>
          </w:rPr>
          <w:tab/>
        </w:r>
        <w:r>
          <w:rPr>
            <w:noProof/>
            <w:webHidden/>
          </w:rPr>
          <w:fldChar w:fldCharType="begin"/>
        </w:r>
        <w:r>
          <w:rPr>
            <w:noProof/>
            <w:webHidden/>
          </w:rPr>
          <w:instrText xml:space="preserve"> PAGEREF _Toc363745752 \h </w:instrText>
        </w:r>
        <w:r>
          <w:rPr>
            <w:noProof/>
            <w:webHidden/>
          </w:rPr>
        </w:r>
        <w:r>
          <w:rPr>
            <w:noProof/>
            <w:webHidden/>
          </w:rPr>
          <w:fldChar w:fldCharType="separate"/>
        </w:r>
        <w:r>
          <w:rPr>
            <w:noProof/>
            <w:webHidden/>
          </w:rPr>
          <w:t>55</w:t>
        </w:r>
        <w:r>
          <w:rPr>
            <w:noProof/>
            <w:webHidden/>
          </w:rPr>
          <w:fldChar w:fldCharType="end"/>
        </w:r>
      </w:hyperlink>
    </w:p>
    <w:p w:rsidR="009E00B9" w:rsidRDefault="009E00B9">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745753" w:history="1">
        <w:r w:rsidRPr="005113E2">
          <w:rPr>
            <w:rStyle w:val="Hyperlink"/>
            <w:noProof/>
          </w:rPr>
          <w:t>7</w:t>
        </w:r>
        <w:r>
          <w:rPr>
            <w:rFonts w:asciiTheme="minorHAnsi" w:eastAsiaTheme="minorEastAsia" w:hAnsiTheme="minorHAnsi" w:cstheme="minorBidi"/>
            <w:b w:val="0"/>
            <w:bCs w:val="0"/>
            <w:caps w:val="0"/>
            <w:noProof/>
            <w:sz w:val="22"/>
            <w:szCs w:val="22"/>
          </w:rPr>
          <w:tab/>
        </w:r>
        <w:r w:rsidRPr="005113E2">
          <w:rPr>
            <w:rStyle w:val="Hyperlink"/>
            <w:noProof/>
          </w:rPr>
          <w:t>Appendix</w:t>
        </w:r>
        <w:r>
          <w:rPr>
            <w:noProof/>
            <w:webHidden/>
          </w:rPr>
          <w:tab/>
        </w:r>
        <w:r>
          <w:rPr>
            <w:noProof/>
            <w:webHidden/>
          </w:rPr>
          <w:fldChar w:fldCharType="begin"/>
        </w:r>
        <w:r>
          <w:rPr>
            <w:noProof/>
            <w:webHidden/>
          </w:rPr>
          <w:instrText xml:space="preserve"> PAGEREF _Toc363745753 \h </w:instrText>
        </w:r>
        <w:r>
          <w:rPr>
            <w:noProof/>
            <w:webHidden/>
          </w:rPr>
        </w:r>
        <w:r>
          <w:rPr>
            <w:noProof/>
            <w:webHidden/>
          </w:rPr>
          <w:fldChar w:fldCharType="separate"/>
        </w:r>
        <w:r>
          <w:rPr>
            <w:noProof/>
            <w:webHidden/>
          </w:rPr>
          <w:t>56</w:t>
        </w:r>
        <w:r>
          <w:rPr>
            <w:noProof/>
            <w:webHidden/>
          </w:rPr>
          <w:fldChar w:fldCharType="end"/>
        </w:r>
      </w:hyperlink>
    </w:p>
    <w:p w:rsidR="001B3533" w:rsidRPr="001B3533" w:rsidRDefault="001B3533" w:rsidP="00363482">
      <w:pPr>
        <w:pStyle w:val="OrdinaryParagraph"/>
      </w:pPr>
      <w:r>
        <w:fldChar w:fldCharType="end"/>
      </w:r>
      <w:r>
        <w:br w:type="page"/>
      </w:r>
      <w:r w:rsidRPr="001B3533">
        <w:rPr>
          <w:sz w:val="32"/>
        </w:rPr>
        <w:lastRenderedPageBreak/>
        <w:t>List of Tables</w:t>
      </w:r>
    </w:p>
    <w:p w:rsidR="00BC2CA0" w:rsidRDefault="006B7D5F">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363506494" w:history="1">
        <w:r w:rsidR="00BC2CA0" w:rsidRPr="008A49AE">
          <w:rPr>
            <w:rStyle w:val="Hyperlink"/>
            <w:noProof/>
          </w:rPr>
          <w:t>Figure 1 Overview of the system</w:t>
        </w:r>
        <w:r w:rsidR="00BC2CA0">
          <w:rPr>
            <w:noProof/>
            <w:webHidden/>
          </w:rPr>
          <w:tab/>
        </w:r>
        <w:r w:rsidR="00BC2CA0">
          <w:rPr>
            <w:noProof/>
            <w:webHidden/>
          </w:rPr>
          <w:fldChar w:fldCharType="begin"/>
        </w:r>
        <w:r w:rsidR="00BC2CA0">
          <w:rPr>
            <w:noProof/>
            <w:webHidden/>
          </w:rPr>
          <w:instrText xml:space="preserve"> PAGEREF _Toc363506494 \h </w:instrText>
        </w:r>
        <w:r w:rsidR="00BC2CA0">
          <w:rPr>
            <w:noProof/>
            <w:webHidden/>
          </w:rPr>
        </w:r>
        <w:r w:rsidR="00BC2CA0">
          <w:rPr>
            <w:noProof/>
            <w:webHidden/>
          </w:rPr>
          <w:fldChar w:fldCharType="separate"/>
        </w:r>
        <w:r w:rsidR="00BC2CA0">
          <w:rPr>
            <w:noProof/>
            <w:webHidden/>
          </w:rPr>
          <w:t>8</w:t>
        </w:r>
        <w:r w:rsidR="00BC2CA0">
          <w:rPr>
            <w:noProof/>
            <w:webHidden/>
          </w:rPr>
          <w:fldChar w:fldCharType="end"/>
        </w:r>
      </w:hyperlink>
    </w:p>
    <w:p w:rsidR="00BC2CA0" w:rsidRDefault="009E00B9">
      <w:pPr>
        <w:pStyle w:val="TableofFigures"/>
        <w:tabs>
          <w:tab w:val="left" w:pos="1320"/>
          <w:tab w:val="right" w:leader="dot" w:pos="9016"/>
        </w:tabs>
        <w:rPr>
          <w:rFonts w:asciiTheme="minorHAnsi" w:eastAsiaTheme="minorEastAsia" w:hAnsiTheme="minorHAnsi" w:cstheme="minorBidi"/>
          <w:noProof/>
          <w:sz w:val="22"/>
          <w:szCs w:val="22"/>
        </w:rPr>
      </w:pPr>
      <w:hyperlink w:anchor="_Toc363506495" w:history="1">
        <w:r w:rsidR="00BC2CA0" w:rsidRPr="008A49AE">
          <w:rPr>
            <w:rStyle w:val="Hyperlink"/>
            <w:noProof/>
          </w:rPr>
          <w:t>Figure 2</w:t>
        </w:r>
        <w:r w:rsidR="00BC2CA0">
          <w:rPr>
            <w:rFonts w:asciiTheme="minorHAnsi" w:eastAsiaTheme="minorEastAsia" w:hAnsiTheme="minorHAnsi" w:cstheme="minorBidi"/>
            <w:noProof/>
            <w:sz w:val="22"/>
            <w:szCs w:val="22"/>
          </w:rPr>
          <w:tab/>
        </w:r>
        <w:r w:rsidR="00BC2CA0" w:rsidRPr="008A49AE">
          <w:rPr>
            <w:rStyle w:val="Hyperlink"/>
            <w:noProof/>
          </w:rPr>
          <w:t>One weapons evolution at various generations.  The above image shows how one weapon evolves from generation to generation. Image was taken from (Hastings et al., 2009) paper.</w:t>
        </w:r>
        <w:r w:rsidR="00BC2CA0">
          <w:rPr>
            <w:noProof/>
            <w:webHidden/>
          </w:rPr>
          <w:tab/>
        </w:r>
        <w:r w:rsidR="00BC2CA0">
          <w:rPr>
            <w:noProof/>
            <w:webHidden/>
          </w:rPr>
          <w:fldChar w:fldCharType="begin"/>
        </w:r>
        <w:r w:rsidR="00BC2CA0">
          <w:rPr>
            <w:noProof/>
            <w:webHidden/>
          </w:rPr>
          <w:instrText xml:space="preserve"> PAGEREF _Toc363506495 \h </w:instrText>
        </w:r>
        <w:r w:rsidR="00BC2CA0">
          <w:rPr>
            <w:noProof/>
            <w:webHidden/>
          </w:rPr>
        </w:r>
        <w:r w:rsidR="00BC2CA0">
          <w:rPr>
            <w:noProof/>
            <w:webHidden/>
          </w:rPr>
          <w:fldChar w:fldCharType="separate"/>
        </w:r>
        <w:r w:rsidR="00BC2CA0">
          <w:rPr>
            <w:noProof/>
            <w:webHidden/>
          </w:rPr>
          <w:t>15</w:t>
        </w:r>
        <w:r w:rsidR="00BC2CA0">
          <w:rPr>
            <w:noProof/>
            <w:webHidden/>
          </w:rPr>
          <w:fldChar w:fldCharType="end"/>
        </w:r>
      </w:hyperlink>
    </w:p>
    <w:p w:rsidR="00BC2CA0" w:rsidRDefault="009E00B9">
      <w:pPr>
        <w:pStyle w:val="TableofFigures"/>
        <w:tabs>
          <w:tab w:val="right" w:leader="dot" w:pos="9016"/>
        </w:tabs>
        <w:rPr>
          <w:rFonts w:asciiTheme="minorHAnsi" w:eastAsiaTheme="minorEastAsia" w:hAnsiTheme="minorHAnsi" w:cstheme="minorBidi"/>
          <w:noProof/>
          <w:sz w:val="22"/>
          <w:szCs w:val="22"/>
        </w:rPr>
      </w:pPr>
      <w:hyperlink w:anchor="_Toc363506496" w:history="1">
        <w:r w:rsidR="00BC2CA0" w:rsidRPr="008A49AE">
          <w:rPr>
            <w:rStyle w:val="Hyperlink"/>
            <w:noProof/>
          </w:rPr>
          <w:t>Figure 3 Basic Multi-layer ANN layout. The topmost layer is the output neurons. The middle layer is the hidden layer and the bottom layer is the inputs. Image taken from AI Techniques for Game Programming (Buckland, 2002)</w:t>
        </w:r>
        <w:r w:rsidR="00BC2CA0">
          <w:rPr>
            <w:noProof/>
            <w:webHidden/>
          </w:rPr>
          <w:tab/>
        </w:r>
        <w:r w:rsidR="00BC2CA0">
          <w:rPr>
            <w:noProof/>
            <w:webHidden/>
          </w:rPr>
          <w:fldChar w:fldCharType="begin"/>
        </w:r>
        <w:r w:rsidR="00BC2CA0">
          <w:rPr>
            <w:noProof/>
            <w:webHidden/>
          </w:rPr>
          <w:instrText xml:space="preserve"> PAGEREF _Toc363506496 \h </w:instrText>
        </w:r>
        <w:r w:rsidR="00BC2CA0">
          <w:rPr>
            <w:noProof/>
            <w:webHidden/>
          </w:rPr>
        </w:r>
        <w:r w:rsidR="00BC2CA0">
          <w:rPr>
            <w:noProof/>
            <w:webHidden/>
          </w:rPr>
          <w:fldChar w:fldCharType="separate"/>
        </w:r>
        <w:r w:rsidR="00BC2CA0">
          <w:rPr>
            <w:noProof/>
            <w:webHidden/>
          </w:rPr>
          <w:t>18</w:t>
        </w:r>
        <w:r w:rsidR="00BC2CA0">
          <w:rPr>
            <w:noProof/>
            <w:webHidden/>
          </w:rPr>
          <w:fldChar w:fldCharType="end"/>
        </w:r>
      </w:hyperlink>
    </w:p>
    <w:p w:rsidR="00BC2CA0" w:rsidRDefault="009E00B9">
      <w:pPr>
        <w:pStyle w:val="TableofFigures"/>
        <w:tabs>
          <w:tab w:val="right" w:leader="dot" w:pos="9016"/>
        </w:tabs>
        <w:rPr>
          <w:rFonts w:asciiTheme="minorHAnsi" w:eastAsiaTheme="minorEastAsia" w:hAnsiTheme="minorHAnsi" w:cstheme="minorBidi"/>
          <w:noProof/>
          <w:sz w:val="22"/>
          <w:szCs w:val="22"/>
        </w:rPr>
      </w:pPr>
      <w:hyperlink w:anchor="_Toc363506497" w:history="1">
        <w:r w:rsidR="00BC2CA0" w:rsidRPr="008A49AE">
          <w:rPr>
            <w:rStyle w:val="Hyperlink"/>
            <w:noProof/>
          </w:rPr>
          <w:t>Figure 4: An example of how two parents combine to make a child. Image taken from (Stanley and Miikkulainen, 2002a)</w:t>
        </w:r>
        <w:r w:rsidR="00BC2CA0">
          <w:rPr>
            <w:noProof/>
            <w:webHidden/>
          </w:rPr>
          <w:tab/>
        </w:r>
        <w:r w:rsidR="00BC2CA0">
          <w:rPr>
            <w:noProof/>
            <w:webHidden/>
          </w:rPr>
          <w:fldChar w:fldCharType="begin"/>
        </w:r>
        <w:r w:rsidR="00BC2CA0">
          <w:rPr>
            <w:noProof/>
            <w:webHidden/>
          </w:rPr>
          <w:instrText xml:space="preserve"> PAGEREF _Toc363506497 \h </w:instrText>
        </w:r>
        <w:r w:rsidR="00BC2CA0">
          <w:rPr>
            <w:noProof/>
            <w:webHidden/>
          </w:rPr>
        </w:r>
        <w:r w:rsidR="00BC2CA0">
          <w:rPr>
            <w:noProof/>
            <w:webHidden/>
          </w:rPr>
          <w:fldChar w:fldCharType="separate"/>
        </w:r>
        <w:r w:rsidR="00BC2CA0">
          <w:rPr>
            <w:noProof/>
            <w:webHidden/>
          </w:rPr>
          <w:t>19</w:t>
        </w:r>
        <w:r w:rsidR="00BC2CA0">
          <w:rPr>
            <w:noProof/>
            <w:webHidden/>
          </w:rPr>
          <w:fldChar w:fldCharType="end"/>
        </w:r>
      </w:hyperlink>
    </w:p>
    <w:p w:rsidR="00BC2CA0" w:rsidRDefault="009E00B9">
      <w:pPr>
        <w:pStyle w:val="TableofFigures"/>
        <w:tabs>
          <w:tab w:val="right" w:leader="dot" w:pos="9016"/>
        </w:tabs>
        <w:rPr>
          <w:rFonts w:asciiTheme="minorHAnsi" w:eastAsiaTheme="minorEastAsia" w:hAnsiTheme="minorHAnsi" w:cstheme="minorBidi"/>
          <w:noProof/>
          <w:sz w:val="22"/>
          <w:szCs w:val="22"/>
        </w:rPr>
      </w:pPr>
      <w:hyperlink w:anchor="_Toc363506498" w:history="1">
        <w:r w:rsidR="00BC2CA0" w:rsidRPr="008A49AE">
          <w:rPr>
            <w:rStyle w:val="Hyperlink"/>
            <w:noProof/>
          </w:rPr>
          <w:t>Figure 5 Diagram showing how the wander behaviour works.</w:t>
        </w:r>
        <w:r w:rsidR="00BC2CA0">
          <w:rPr>
            <w:noProof/>
            <w:webHidden/>
          </w:rPr>
          <w:tab/>
        </w:r>
        <w:r w:rsidR="00BC2CA0">
          <w:rPr>
            <w:noProof/>
            <w:webHidden/>
          </w:rPr>
          <w:fldChar w:fldCharType="begin"/>
        </w:r>
        <w:r w:rsidR="00BC2CA0">
          <w:rPr>
            <w:noProof/>
            <w:webHidden/>
          </w:rPr>
          <w:instrText xml:space="preserve"> PAGEREF _Toc363506498 \h </w:instrText>
        </w:r>
        <w:r w:rsidR="00BC2CA0">
          <w:rPr>
            <w:noProof/>
            <w:webHidden/>
          </w:rPr>
        </w:r>
        <w:r w:rsidR="00BC2CA0">
          <w:rPr>
            <w:noProof/>
            <w:webHidden/>
          </w:rPr>
          <w:fldChar w:fldCharType="separate"/>
        </w:r>
        <w:r w:rsidR="00BC2CA0">
          <w:rPr>
            <w:noProof/>
            <w:webHidden/>
          </w:rPr>
          <w:t>25</w:t>
        </w:r>
        <w:r w:rsidR="00BC2CA0">
          <w:rPr>
            <w:noProof/>
            <w:webHidden/>
          </w:rPr>
          <w:fldChar w:fldCharType="end"/>
        </w:r>
      </w:hyperlink>
    </w:p>
    <w:p w:rsidR="00BC2CA0" w:rsidRDefault="009E00B9">
      <w:pPr>
        <w:pStyle w:val="TableofFigures"/>
        <w:tabs>
          <w:tab w:val="right" w:leader="dot" w:pos="9016"/>
        </w:tabs>
        <w:rPr>
          <w:rFonts w:asciiTheme="minorHAnsi" w:eastAsiaTheme="minorEastAsia" w:hAnsiTheme="minorHAnsi" w:cstheme="minorBidi"/>
          <w:noProof/>
          <w:sz w:val="22"/>
          <w:szCs w:val="22"/>
        </w:rPr>
      </w:pPr>
      <w:hyperlink w:anchor="_Toc363506499" w:history="1">
        <w:r w:rsidR="00BC2CA0" w:rsidRPr="008A49AE">
          <w:rPr>
            <w:rStyle w:val="Hyperlink"/>
            <w:noProof/>
          </w:rPr>
          <w:t>Figure 6. Prototype one featuring a bot moving about its environment. The red line shows which direction it is currently facing.</w:t>
        </w:r>
        <w:r w:rsidR="00BC2CA0">
          <w:rPr>
            <w:noProof/>
            <w:webHidden/>
          </w:rPr>
          <w:tab/>
        </w:r>
        <w:r w:rsidR="00BC2CA0">
          <w:rPr>
            <w:noProof/>
            <w:webHidden/>
          </w:rPr>
          <w:fldChar w:fldCharType="begin"/>
        </w:r>
        <w:r w:rsidR="00BC2CA0">
          <w:rPr>
            <w:noProof/>
            <w:webHidden/>
          </w:rPr>
          <w:instrText xml:space="preserve"> PAGEREF _Toc363506499 \h </w:instrText>
        </w:r>
        <w:r w:rsidR="00BC2CA0">
          <w:rPr>
            <w:noProof/>
            <w:webHidden/>
          </w:rPr>
        </w:r>
        <w:r w:rsidR="00BC2CA0">
          <w:rPr>
            <w:noProof/>
            <w:webHidden/>
          </w:rPr>
          <w:fldChar w:fldCharType="separate"/>
        </w:r>
        <w:r w:rsidR="00BC2CA0">
          <w:rPr>
            <w:noProof/>
            <w:webHidden/>
          </w:rPr>
          <w:t>27</w:t>
        </w:r>
        <w:r w:rsidR="00BC2CA0">
          <w:rPr>
            <w:noProof/>
            <w:webHidden/>
          </w:rPr>
          <w:fldChar w:fldCharType="end"/>
        </w:r>
      </w:hyperlink>
    </w:p>
    <w:p w:rsidR="00BC2CA0" w:rsidRDefault="009E00B9">
      <w:pPr>
        <w:pStyle w:val="TableofFigures"/>
        <w:tabs>
          <w:tab w:val="right" w:leader="dot" w:pos="9016"/>
        </w:tabs>
        <w:rPr>
          <w:rFonts w:asciiTheme="minorHAnsi" w:eastAsiaTheme="minorEastAsia" w:hAnsiTheme="minorHAnsi" w:cstheme="minorBidi"/>
          <w:noProof/>
          <w:sz w:val="22"/>
          <w:szCs w:val="22"/>
        </w:rPr>
      </w:pPr>
      <w:hyperlink w:anchor="_Toc363506500" w:history="1">
        <w:r w:rsidR="00BC2CA0" w:rsidRPr="008A49AE">
          <w:rPr>
            <w:rStyle w:val="Hyperlink"/>
            <w:noProof/>
          </w:rPr>
          <w:t>Figure 7 Overview of the process that takes place in this prototype.</w:t>
        </w:r>
        <w:r w:rsidR="00BC2CA0">
          <w:rPr>
            <w:noProof/>
            <w:webHidden/>
          </w:rPr>
          <w:tab/>
        </w:r>
        <w:r w:rsidR="00BC2CA0">
          <w:rPr>
            <w:noProof/>
            <w:webHidden/>
          </w:rPr>
          <w:fldChar w:fldCharType="begin"/>
        </w:r>
        <w:r w:rsidR="00BC2CA0">
          <w:rPr>
            <w:noProof/>
            <w:webHidden/>
          </w:rPr>
          <w:instrText xml:space="preserve"> PAGEREF _Toc363506500 \h </w:instrText>
        </w:r>
        <w:r w:rsidR="00BC2CA0">
          <w:rPr>
            <w:noProof/>
            <w:webHidden/>
          </w:rPr>
        </w:r>
        <w:r w:rsidR="00BC2CA0">
          <w:rPr>
            <w:noProof/>
            <w:webHidden/>
          </w:rPr>
          <w:fldChar w:fldCharType="separate"/>
        </w:r>
        <w:r w:rsidR="00BC2CA0">
          <w:rPr>
            <w:noProof/>
            <w:webHidden/>
          </w:rPr>
          <w:t>28</w:t>
        </w:r>
        <w:r w:rsidR="00BC2CA0">
          <w:rPr>
            <w:noProof/>
            <w:webHidden/>
          </w:rPr>
          <w:fldChar w:fldCharType="end"/>
        </w:r>
      </w:hyperlink>
    </w:p>
    <w:p w:rsidR="00BC2CA0" w:rsidRDefault="009E00B9">
      <w:pPr>
        <w:pStyle w:val="TableofFigures"/>
        <w:tabs>
          <w:tab w:val="right" w:leader="dot" w:pos="9016"/>
        </w:tabs>
        <w:rPr>
          <w:rFonts w:asciiTheme="minorHAnsi" w:eastAsiaTheme="minorEastAsia" w:hAnsiTheme="minorHAnsi" w:cstheme="minorBidi"/>
          <w:noProof/>
          <w:sz w:val="22"/>
          <w:szCs w:val="22"/>
        </w:rPr>
      </w:pPr>
      <w:hyperlink w:anchor="_Toc363506501" w:history="1">
        <w:r w:rsidR="00BC2CA0" w:rsidRPr="008A49AE">
          <w:rPr>
            <w:rStyle w:val="Hyperlink"/>
            <w:noProof/>
          </w:rPr>
          <w:t>Figure 8 Prototype two with its button to communicate with the interface.</w:t>
        </w:r>
        <w:r w:rsidR="00BC2CA0">
          <w:rPr>
            <w:noProof/>
            <w:webHidden/>
          </w:rPr>
          <w:tab/>
        </w:r>
        <w:r w:rsidR="00BC2CA0">
          <w:rPr>
            <w:noProof/>
            <w:webHidden/>
          </w:rPr>
          <w:fldChar w:fldCharType="begin"/>
        </w:r>
        <w:r w:rsidR="00BC2CA0">
          <w:rPr>
            <w:noProof/>
            <w:webHidden/>
          </w:rPr>
          <w:instrText xml:space="preserve"> PAGEREF _Toc363506501 \h </w:instrText>
        </w:r>
        <w:r w:rsidR="00BC2CA0">
          <w:rPr>
            <w:noProof/>
            <w:webHidden/>
          </w:rPr>
        </w:r>
        <w:r w:rsidR="00BC2CA0">
          <w:rPr>
            <w:noProof/>
            <w:webHidden/>
          </w:rPr>
          <w:fldChar w:fldCharType="separate"/>
        </w:r>
        <w:r w:rsidR="00BC2CA0">
          <w:rPr>
            <w:noProof/>
            <w:webHidden/>
          </w:rPr>
          <w:t>29</w:t>
        </w:r>
        <w:r w:rsidR="00BC2CA0">
          <w:rPr>
            <w:noProof/>
            <w:webHidden/>
          </w:rPr>
          <w:fldChar w:fldCharType="end"/>
        </w:r>
      </w:hyperlink>
    </w:p>
    <w:p w:rsidR="00BC2CA0" w:rsidRDefault="009E00B9">
      <w:pPr>
        <w:pStyle w:val="TableofFigures"/>
        <w:tabs>
          <w:tab w:val="right" w:leader="dot" w:pos="9016"/>
        </w:tabs>
        <w:rPr>
          <w:rFonts w:asciiTheme="minorHAnsi" w:eastAsiaTheme="minorEastAsia" w:hAnsiTheme="minorHAnsi" w:cstheme="minorBidi"/>
          <w:noProof/>
          <w:sz w:val="22"/>
          <w:szCs w:val="22"/>
        </w:rPr>
      </w:pPr>
      <w:hyperlink w:anchor="_Toc363506502" w:history="1">
        <w:r w:rsidR="00BC2CA0" w:rsidRPr="008A49AE">
          <w:rPr>
            <w:rStyle w:val="Hyperlink"/>
            <w:noProof/>
          </w:rPr>
          <w:t>Figure 10 Prototype 3 that features a wander behaviour, with its random numbers being generated by the interface, The altered colours of the environment is to help the reader see it.</w:t>
        </w:r>
        <w:r w:rsidR="00BC2CA0">
          <w:rPr>
            <w:noProof/>
            <w:webHidden/>
          </w:rPr>
          <w:tab/>
        </w:r>
        <w:r w:rsidR="00BC2CA0">
          <w:rPr>
            <w:noProof/>
            <w:webHidden/>
          </w:rPr>
          <w:fldChar w:fldCharType="begin"/>
        </w:r>
        <w:r w:rsidR="00BC2CA0">
          <w:rPr>
            <w:noProof/>
            <w:webHidden/>
          </w:rPr>
          <w:instrText xml:space="preserve"> PAGEREF _Toc363506502 \h </w:instrText>
        </w:r>
        <w:r w:rsidR="00BC2CA0">
          <w:rPr>
            <w:noProof/>
            <w:webHidden/>
          </w:rPr>
        </w:r>
        <w:r w:rsidR="00BC2CA0">
          <w:rPr>
            <w:noProof/>
            <w:webHidden/>
          </w:rPr>
          <w:fldChar w:fldCharType="separate"/>
        </w:r>
        <w:r w:rsidR="00BC2CA0">
          <w:rPr>
            <w:noProof/>
            <w:webHidden/>
          </w:rPr>
          <w:t>31</w:t>
        </w:r>
        <w:r w:rsidR="00BC2CA0">
          <w:rPr>
            <w:noProof/>
            <w:webHidden/>
          </w:rPr>
          <w:fldChar w:fldCharType="end"/>
        </w:r>
      </w:hyperlink>
    </w:p>
    <w:p w:rsidR="00BC2CA0" w:rsidRDefault="009E00B9">
      <w:pPr>
        <w:pStyle w:val="TableofFigures"/>
        <w:tabs>
          <w:tab w:val="right" w:leader="dot" w:pos="9016"/>
        </w:tabs>
        <w:rPr>
          <w:rFonts w:asciiTheme="minorHAnsi" w:eastAsiaTheme="minorEastAsia" w:hAnsiTheme="minorHAnsi" w:cstheme="minorBidi"/>
          <w:noProof/>
          <w:sz w:val="22"/>
          <w:szCs w:val="22"/>
        </w:rPr>
      </w:pPr>
      <w:hyperlink w:anchor="_Toc363506503" w:history="1">
        <w:r w:rsidR="00BC2CA0" w:rsidRPr="008A49AE">
          <w:rPr>
            <w:rStyle w:val="Hyperlink"/>
            <w:noProof/>
          </w:rPr>
          <w:t>Figure 11 Overview of the system</w:t>
        </w:r>
        <w:r w:rsidR="00BC2CA0">
          <w:rPr>
            <w:noProof/>
            <w:webHidden/>
          </w:rPr>
          <w:tab/>
        </w:r>
        <w:r w:rsidR="00BC2CA0">
          <w:rPr>
            <w:noProof/>
            <w:webHidden/>
          </w:rPr>
          <w:fldChar w:fldCharType="begin"/>
        </w:r>
        <w:r w:rsidR="00BC2CA0">
          <w:rPr>
            <w:noProof/>
            <w:webHidden/>
          </w:rPr>
          <w:instrText xml:space="preserve"> PAGEREF _Toc363506503 \h </w:instrText>
        </w:r>
        <w:r w:rsidR="00BC2CA0">
          <w:rPr>
            <w:noProof/>
            <w:webHidden/>
          </w:rPr>
        </w:r>
        <w:r w:rsidR="00BC2CA0">
          <w:rPr>
            <w:noProof/>
            <w:webHidden/>
          </w:rPr>
          <w:fldChar w:fldCharType="separate"/>
        </w:r>
        <w:r w:rsidR="00BC2CA0">
          <w:rPr>
            <w:noProof/>
            <w:webHidden/>
          </w:rPr>
          <w:t>32</w:t>
        </w:r>
        <w:r w:rsidR="00BC2CA0">
          <w:rPr>
            <w:noProof/>
            <w:webHidden/>
          </w:rPr>
          <w:fldChar w:fldCharType="end"/>
        </w:r>
      </w:hyperlink>
    </w:p>
    <w:p w:rsidR="00BC2CA0" w:rsidRDefault="009E00B9">
      <w:pPr>
        <w:pStyle w:val="TableofFigures"/>
        <w:tabs>
          <w:tab w:val="right" w:leader="dot" w:pos="9016"/>
        </w:tabs>
        <w:rPr>
          <w:rFonts w:asciiTheme="minorHAnsi" w:eastAsiaTheme="minorEastAsia" w:hAnsiTheme="minorHAnsi" w:cstheme="minorBidi"/>
          <w:noProof/>
          <w:sz w:val="22"/>
          <w:szCs w:val="22"/>
        </w:rPr>
      </w:pPr>
      <w:hyperlink w:anchor="_Toc363506504" w:history="1">
        <w:r w:rsidR="00BC2CA0" w:rsidRPr="008A49AE">
          <w:rPr>
            <w:rStyle w:val="Hyperlink"/>
            <w:noProof/>
          </w:rPr>
          <w:t>Figure 12 Architecture of the ANN</w:t>
        </w:r>
        <w:r w:rsidR="00BC2CA0">
          <w:rPr>
            <w:noProof/>
            <w:webHidden/>
          </w:rPr>
          <w:tab/>
        </w:r>
        <w:r w:rsidR="00BC2CA0">
          <w:rPr>
            <w:noProof/>
            <w:webHidden/>
          </w:rPr>
          <w:fldChar w:fldCharType="begin"/>
        </w:r>
        <w:r w:rsidR="00BC2CA0">
          <w:rPr>
            <w:noProof/>
            <w:webHidden/>
          </w:rPr>
          <w:instrText xml:space="preserve"> PAGEREF _Toc363506504 \h </w:instrText>
        </w:r>
        <w:r w:rsidR="00BC2CA0">
          <w:rPr>
            <w:noProof/>
            <w:webHidden/>
          </w:rPr>
        </w:r>
        <w:r w:rsidR="00BC2CA0">
          <w:rPr>
            <w:noProof/>
            <w:webHidden/>
          </w:rPr>
          <w:fldChar w:fldCharType="separate"/>
        </w:r>
        <w:r w:rsidR="00BC2CA0">
          <w:rPr>
            <w:noProof/>
            <w:webHidden/>
          </w:rPr>
          <w:t>33</w:t>
        </w:r>
        <w:r w:rsidR="00BC2CA0">
          <w:rPr>
            <w:noProof/>
            <w:webHidden/>
          </w:rPr>
          <w:fldChar w:fldCharType="end"/>
        </w:r>
      </w:hyperlink>
    </w:p>
    <w:p w:rsidR="00BC2CA0" w:rsidRDefault="009E00B9">
      <w:pPr>
        <w:pStyle w:val="TableofFigures"/>
        <w:tabs>
          <w:tab w:val="right" w:leader="dot" w:pos="9016"/>
        </w:tabs>
        <w:rPr>
          <w:rFonts w:asciiTheme="minorHAnsi" w:eastAsiaTheme="minorEastAsia" w:hAnsiTheme="minorHAnsi" w:cstheme="minorBidi"/>
          <w:noProof/>
          <w:sz w:val="22"/>
          <w:szCs w:val="22"/>
        </w:rPr>
      </w:pPr>
      <w:hyperlink w:anchor="_Toc363506505" w:history="1">
        <w:r w:rsidR="00BC2CA0" w:rsidRPr="008A49AE">
          <w:rPr>
            <w:rStyle w:val="Hyperlink"/>
            <w:noProof/>
          </w:rPr>
          <w:t>Figure 13  The new ANN architecture</w:t>
        </w:r>
        <w:r w:rsidR="00BC2CA0">
          <w:rPr>
            <w:noProof/>
            <w:webHidden/>
          </w:rPr>
          <w:tab/>
        </w:r>
        <w:r w:rsidR="00BC2CA0">
          <w:rPr>
            <w:noProof/>
            <w:webHidden/>
          </w:rPr>
          <w:fldChar w:fldCharType="begin"/>
        </w:r>
        <w:r w:rsidR="00BC2CA0">
          <w:rPr>
            <w:noProof/>
            <w:webHidden/>
          </w:rPr>
          <w:instrText xml:space="preserve"> PAGEREF _Toc363506505 \h </w:instrText>
        </w:r>
        <w:r w:rsidR="00BC2CA0">
          <w:rPr>
            <w:noProof/>
            <w:webHidden/>
          </w:rPr>
        </w:r>
        <w:r w:rsidR="00BC2CA0">
          <w:rPr>
            <w:noProof/>
            <w:webHidden/>
          </w:rPr>
          <w:fldChar w:fldCharType="separate"/>
        </w:r>
        <w:r w:rsidR="00BC2CA0">
          <w:rPr>
            <w:noProof/>
            <w:webHidden/>
          </w:rPr>
          <w:t>36</w:t>
        </w:r>
        <w:r w:rsidR="00BC2CA0">
          <w:rPr>
            <w:noProof/>
            <w:webHidden/>
          </w:rPr>
          <w:fldChar w:fldCharType="end"/>
        </w:r>
      </w:hyperlink>
    </w:p>
    <w:p w:rsidR="001B3533" w:rsidRDefault="006B7D5F" w:rsidP="00363482">
      <w:pPr>
        <w:spacing w:after="200" w:line="276" w:lineRule="auto"/>
        <w:rPr>
          <w:rFonts w:cs="Arial"/>
          <w:b/>
          <w:bCs/>
          <w:kern w:val="32"/>
          <w:sz w:val="32"/>
          <w:szCs w:val="32"/>
        </w:rPr>
      </w:pPr>
      <w:r>
        <w:rPr>
          <w:b/>
          <w:bCs/>
          <w:noProof/>
          <w:lang w:val="en-US"/>
        </w:rPr>
        <w:fldChar w:fldCharType="end"/>
      </w:r>
      <w:r w:rsidR="001B3533">
        <w:br w:type="page"/>
      </w:r>
    </w:p>
    <w:p w:rsidR="005C5909" w:rsidRDefault="005C5909" w:rsidP="00363482">
      <w:pPr>
        <w:pStyle w:val="Heading1"/>
      </w:pPr>
      <w:bookmarkStart w:id="10" w:name="_Toc363745727"/>
      <w:r>
        <w:lastRenderedPageBreak/>
        <w:t>Introduction</w:t>
      </w:r>
      <w:bookmarkEnd w:id="10"/>
    </w:p>
    <w:p w:rsidR="00A361FD" w:rsidRDefault="00A361FD" w:rsidP="00363482">
      <w:r>
        <w:t>Currently in the games industry a game developer will select a game engine to make a game. Once that game is done they might reuse some of the code again. But if they want to swap to a new games engine then the will have to re-write all the code they have.</w:t>
      </w:r>
    </w:p>
    <w:p w:rsidR="00A361FD" w:rsidRDefault="00A361FD" w:rsidP="00363482">
      <w:r>
        <w:t xml:space="preserve">With games engines constantly being released, developers have a wide range of engines to choose from. While one engine might be perfect for one game, it might not suit another game. Not only do they have to obtain licences for the new engine they have to learn how the engine works, the languages that the engine uses and also the development environment. </w:t>
      </w:r>
    </w:p>
    <w:p w:rsidR="00A361FD" w:rsidRDefault="00A361FD" w:rsidP="00363482">
      <w:r>
        <w:t xml:space="preserve">With all the time taken to learn these things the studio cannot produce anything. This would mean that developers will lose money during this process. </w:t>
      </w:r>
    </w:p>
    <w:p w:rsidR="00A361FD" w:rsidRDefault="00A361FD" w:rsidP="00363482">
      <w:r>
        <w:t>Would it not be simpler to write all the code once and then use an interface to convert all the code when it is running?</w:t>
      </w:r>
    </w:p>
    <w:p w:rsidR="00A361FD" w:rsidRDefault="00A361FD" w:rsidP="00363482">
      <w:r>
        <w:t xml:space="preserve">This method would allow developers to write code once and then every time they change game engines, they can still use that code. </w:t>
      </w:r>
    </w:p>
    <w:p w:rsidR="00B93A52" w:rsidRDefault="00B93A52" w:rsidP="00363482"/>
    <w:p w:rsidR="00A361FD" w:rsidRDefault="00A361FD" w:rsidP="00363482">
      <w:pPr>
        <w:pStyle w:val="Heading2"/>
      </w:pPr>
      <w:bookmarkStart w:id="11" w:name="_Toc352672993"/>
      <w:bookmarkStart w:id="12" w:name="_Toc363745728"/>
      <w:r>
        <w:t>Motivation</w:t>
      </w:r>
      <w:bookmarkEnd w:id="11"/>
      <w:bookmarkEnd w:id="12"/>
    </w:p>
    <w:p w:rsidR="00A361FD" w:rsidRDefault="00A361FD" w:rsidP="00363482">
      <w:r>
        <w:t xml:space="preserve">Writing code takes time, no matter if you are using existing code for reference or writing it from scratch. With this in mind this project aims to allow for code re-use in a games context. If there was a way to convert code into different engines then this would prove to be a valuable tool. Allowing developers to spend less time writing existing code and focus on writing new code and making games. </w:t>
      </w:r>
    </w:p>
    <w:p w:rsidR="00A361FD" w:rsidRDefault="00A361FD" w:rsidP="00363482">
      <w:r>
        <w:br w:type="page"/>
      </w:r>
    </w:p>
    <w:p w:rsidR="00A361FD" w:rsidRPr="00ED3959" w:rsidRDefault="00A361FD" w:rsidP="00363482">
      <w:pPr>
        <w:pStyle w:val="Heading2"/>
      </w:pPr>
      <w:bookmarkStart w:id="13" w:name="_Toc352672994"/>
      <w:bookmarkStart w:id="14" w:name="_Toc363745729"/>
      <w:r w:rsidRPr="00ED3959">
        <w:lastRenderedPageBreak/>
        <w:t>Objectives</w:t>
      </w:r>
      <w:bookmarkEnd w:id="13"/>
      <w:bookmarkEnd w:id="14"/>
    </w:p>
    <w:p w:rsidR="00A361FD" w:rsidRDefault="00A361FD" w:rsidP="00363482">
      <w:pPr>
        <w:keepNext/>
      </w:pPr>
      <w:r w:rsidRPr="00ED3959">
        <w:t>The main objective of this project is to create an interface to sit between a game and an external application. The external application will control a specific part of the game. This project aims to edit the behaviour of a</w:t>
      </w:r>
      <w:r>
        <w:t xml:space="preserve"> non-playable</w:t>
      </w:r>
      <w:r w:rsidRPr="00ED3959">
        <w:t xml:space="preserve"> character</w:t>
      </w:r>
      <w:r>
        <w:t xml:space="preserve"> (NPC)</w:t>
      </w:r>
      <w:r w:rsidRPr="00ED3959">
        <w:t xml:space="preserve"> within the game. The game engine/game will output data to the interface which will in turn pass it to the external application. The external application will then pass back new data on what the in game character should do. </w:t>
      </w:r>
    </w:p>
    <w:p w:rsidR="00A361FD" w:rsidRDefault="00A361FD" w:rsidP="00363482">
      <w:pPr>
        <w:keepNext/>
      </w:pPr>
      <w:r>
        <w:rPr>
          <w:noProof/>
        </w:rPr>
        <w:drawing>
          <wp:inline distT="0" distB="0" distL="0" distR="0" wp14:anchorId="62D732C9" wp14:editId="74C44087">
            <wp:extent cx="5063490" cy="777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63490" cy="777875"/>
                    </a:xfrm>
                    <a:prstGeom prst="rect">
                      <a:avLst/>
                    </a:prstGeom>
                    <a:noFill/>
                    <a:ln>
                      <a:noFill/>
                    </a:ln>
                  </pic:spPr>
                </pic:pic>
              </a:graphicData>
            </a:graphic>
          </wp:inline>
        </w:drawing>
      </w:r>
    </w:p>
    <w:p w:rsidR="00A361FD" w:rsidRDefault="00A361FD" w:rsidP="00363482">
      <w:pPr>
        <w:pStyle w:val="Caption"/>
        <w:jc w:val="both"/>
      </w:pPr>
      <w:bookmarkStart w:id="15" w:name="_Toc352633639"/>
      <w:bookmarkStart w:id="16" w:name="_Toc352671239"/>
      <w:bookmarkStart w:id="17" w:name="_Toc363506494"/>
      <w:r>
        <w:t xml:space="preserve">Figure </w:t>
      </w:r>
      <w:fldSimple w:instr=" SEQ Figure \* ARABIC ">
        <w:r w:rsidR="00245297">
          <w:rPr>
            <w:noProof/>
          </w:rPr>
          <w:t>1</w:t>
        </w:r>
      </w:fldSimple>
      <w:r>
        <w:t xml:space="preserve"> Overview of the system</w:t>
      </w:r>
      <w:bookmarkEnd w:id="15"/>
      <w:bookmarkEnd w:id="16"/>
      <w:bookmarkEnd w:id="17"/>
    </w:p>
    <w:p w:rsidR="00A361FD" w:rsidRDefault="00A361FD" w:rsidP="00363482"/>
    <w:p w:rsidR="00A361FD" w:rsidRPr="00ED3959" w:rsidRDefault="00A361FD" w:rsidP="00363482">
      <w:r>
        <w:t>The project aims to evolve behaviours for the NPC</w:t>
      </w:r>
      <w:r w:rsidRPr="00ED3959">
        <w:t>.</w:t>
      </w:r>
      <w:r>
        <w:t xml:space="preserve"> This could show that it can adapt to new environments and can generalise how to do certain actions. These actions could be to move, jump or even crouch. </w:t>
      </w:r>
    </w:p>
    <w:p w:rsidR="00A361FD" w:rsidRPr="00ED3959" w:rsidRDefault="00A361FD" w:rsidP="00363482">
      <w:r w:rsidRPr="00ED3959">
        <w:t xml:space="preserve">The interface will be a layer that will sit between the game engine and the external application, whatever that may be. The interface should be flexible and allow for general data to be passed between its outputs. </w:t>
      </w:r>
    </w:p>
    <w:p w:rsidR="00A361FD" w:rsidRPr="00ED3959" w:rsidRDefault="00A361FD" w:rsidP="00363482">
      <w:r w:rsidRPr="00ED3959">
        <w:t xml:space="preserve">The idea for the interface is that it </w:t>
      </w:r>
      <w:r>
        <w:t>could</w:t>
      </w:r>
      <w:r w:rsidRPr="00ED3959">
        <w:t xml:space="preserve"> be able to handle multiple game engines. This gives developers the ability to reuse software that they have already written. </w:t>
      </w:r>
    </w:p>
    <w:p w:rsidR="00A361FD" w:rsidRPr="00ED3959" w:rsidRDefault="00A361FD" w:rsidP="00363482">
      <w:r w:rsidRPr="00ED3959">
        <w:t>For example if a developer has written a controller for an AI in a racing game. Instead of re-writing it for every game engine that the need it for</w:t>
      </w:r>
      <w:r>
        <w:t>,</w:t>
      </w:r>
      <w:r w:rsidRPr="00ED3959">
        <w:t xml:space="preserve"> they use the interface as a medium between</w:t>
      </w:r>
      <w:r>
        <w:t xml:space="preserve"> them the code and the game engine</w:t>
      </w:r>
      <w:r w:rsidRPr="00ED3959">
        <w:t xml:space="preserve">. The developer will have to go into the game and hook up all the proper connections but after that they can swap out the controller for another. </w:t>
      </w:r>
    </w:p>
    <w:p w:rsidR="00A361FD" w:rsidRPr="00ED3959" w:rsidRDefault="00A361FD" w:rsidP="00363482">
      <w:r w:rsidRPr="00ED3959">
        <w:t xml:space="preserve">This gives the developer the ability to re-use software and it also makes the process more modular. </w:t>
      </w:r>
    </w:p>
    <w:p w:rsidR="001B3533" w:rsidRPr="001B3533" w:rsidRDefault="001B3533" w:rsidP="00363482"/>
    <w:p w:rsidR="005C5909" w:rsidRDefault="005C5909" w:rsidP="00363482">
      <w:pPr>
        <w:pStyle w:val="Heading1"/>
      </w:pPr>
      <w:bookmarkStart w:id="18" w:name="_Toc363745730"/>
      <w:r>
        <w:lastRenderedPageBreak/>
        <w:t>Literature Review</w:t>
      </w:r>
      <w:bookmarkEnd w:id="18"/>
    </w:p>
    <w:p w:rsidR="001B3533" w:rsidRPr="00ED3959" w:rsidRDefault="001B3533" w:rsidP="00363482">
      <w:pPr>
        <w:pStyle w:val="Heading2"/>
      </w:pPr>
      <w:bookmarkStart w:id="19" w:name="_Ref352421347"/>
      <w:bookmarkStart w:id="20" w:name="_Ref352421352"/>
      <w:bookmarkStart w:id="21" w:name="_Toc352672996"/>
      <w:bookmarkStart w:id="22" w:name="_Toc363745731"/>
      <w:r w:rsidRPr="00ED3959">
        <w:t>Game Engines</w:t>
      </w:r>
      <w:bookmarkEnd w:id="19"/>
      <w:bookmarkEnd w:id="20"/>
      <w:bookmarkEnd w:id="21"/>
      <w:bookmarkEnd w:id="22"/>
    </w:p>
    <w:p w:rsidR="001B3533" w:rsidRPr="00ED3959" w:rsidRDefault="001B3533" w:rsidP="00363482">
      <w:r w:rsidRPr="00ED3959">
        <w:t>This project will require a game engine. A game engine is a tool that allows for developers to create games on. Think of it like a framework that contains all the tools that a game developer would generally need.</w:t>
      </w:r>
    </w:p>
    <w:p w:rsidR="001B3533" w:rsidRPr="00ED3959" w:rsidRDefault="001B3533" w:rsidP="00363482">
      <w:r w:rsidRPr="00ED3959">
        <w:t>With a wide number of game engines available for use in this project, there needs to be criteria to select the game engine that will be the most suitable for this project.</w:t>
      </w:r>
    </w:p>
    <w:p w:rsidR="001B3533" w:rsidRPr="00ED3959" w:rsidRDefault="001B3533" w:rsidP="00363482">
      <w:r w:rsidRPr="00ED3959">
        <w:t>The first piece of criteria will be that the game engine is free to use. This project requires the game engine be free to use, wither that being an open source game engine or a professional engine that is free to use for academic use.</w:t>
      </w:r>
    </w:p>
    <w:p w:rsidR="001B3533" w:rsidRPr="00ED3959" w:rsidRDefault="001B3533" w:rsidP="00363482">
      <w:r w:rsidRPr="00ED3959">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1B3533" w:rsidRPr="00ED3959" w:rsidRDefault="001B3533" w:rsidP="00363482">
      <w:r w:rsidRPr="00ED3959">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1B3533" w:rsidRPr="00ED3959" w:rsidRDefault="001B3533" w:rsidP="00363482">
      <w:r w:rsidRPr="00ED3959">
        <w:t>Criteria of the game engine that this project is not concerned with are features like if the game engine is 2D or 3D, the overall look of the end game (graphics), sound capabilities and release platforms. These features are not exactly needed for this project therefore they should not be taken into consideration when deciding upon a game engine.</w:t>
      </w:r>
    </w:p>
    <w:p w:rsidR="001B3533" w:rsidRPr="00ED3959" w:rsidRDefault="001B3533" w:rsidP="00363482">
      <w:r w:rsidRPr="00ED3959">
        <w:t>Based on these criteria the following game engines have been selected:</w:t>
      </w:r>
    </w:p>
    <w:p w:rsidR="001B3533" w:rsidRPr="00ED3959" w:rsidRDefault="001B3533" w:rsidP="003042F9">
      <w:pPr>
        <w:pStyle w:val="Heading3"/>
      </w:pPr>
      <w:bookmarkStart w:id="23" w:name="_Toc352672997"/>
      <w:r w:rsidRPr="00ED3959">
        <w:lastRenderedPageBreak/>
        <w:t>Unreal Engine</w:t>
      </w:r>
      <w:bookmarkEnd w:id="23"/>
    </w:p>
    <w:p w:rsidR="001B3533" w:rsidRPr="00ED3959" w:rsidRDefault="001B3533" w:rsidP="00363482">
      <w:r>
        <w:t>The Unreal Engine was first developed by Epic games in 1998</w:t>
      </w:r>
      <w:r w:rsidRPr="00ED3959">
        <w:t xml:space="preserve">. </w:t>
      </w:r>
      <w:r>
        <w:t xml:space="preserve">Currently on its third version which was released in 2007. </w:t>
      </w:r>
      <w:r w:rsidRPr="00ED3959">
        <w:t xml:space="preserve">This is a professional game engine that a lot of industry game developers use for AAA titles. Such games include Batman: Arkham series </w:t>
      </w:r>
      <w:r>
        <w:fldChar w:fldCharType="begin"/>
      </w:r>
      <w: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fldChar w:fldCharType="separate"/>
      </w:r>
      <w:r>
        <w:rPr>
          <w:noProof/>
        </w:rPr>
        <w:t>(2009)</w:t>
      </w:r>
      <w:r>
        <w:fldChar w:fldCharType="end"/>
      </w:r>
      <w:r>
        <w:t xml:space="preserve"> </w:t>
      </w:r>
      <w:r w:rsidRPr="00ED3959">
        <w:t>and the BioShock serie</w:t>
      </w:r>
      <w:r>
        <w:t xml:space="preserve">s </w:t>
      </w:r>
      <w:r>
        <w:fldChar w:fldCharType="begin"/>
      </w:r>
      <w: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fldChar w:fldCharType="separate"/>
      </w:r>
      <w:r>
        <w:rPr>
          <w:noProof/>
        </w:rPr>
        <w:t>(2007)</w:t>
      </w:r>
      <w:r>
        <w:fldChar w:fldCharType="end"/>
      </w:r>
      <w:r>
        <w:t xml:space="preserve"> were created in this engine. This engine is free to use for non-commercial use</w:t>
      </w:r>
      <w:r w:rsidRPr="001A5564">
        <w:rPr>
          <w:color w:val="FF0000"/>
        </w:rPr>
        <w:t xml:space="preserve"> </w:t>
      </w:r>
      <w:r w:rsidRPr="00016EA7">
        <w:fldChar w:fldCharType="begin"/>
      </w:r>
      <w:r w:rsidRPr="00016EA7">
        <w:instrText xml:space="preserve"> ADDIN EN.CITE &lt;EndNote&gt;&lt;Cite&gt;&lt;Author&gt;Epic&lt;/Author&gt;&lt;IDText&gt;Unreal Licencing&lt;/IDText&gt;&lt;DisplayText&gt;(Games)&lt;/DisplayText&gt;&lt;record&gt;&lt;urls&gt;&lt;related-urls&gt;&lt;url&gt;http://www.unrealengine.com/en/licensing/&lt;/url&gt;&lt;/related-urls&gt;&lt;/urls&gt;&lt;titles&gt;&lt;title&gt;Unreal Licencing&lt;/title&gt;&lt;/titles&gt;&lt;contributors&gt;&lt;authors&gt;&lt;author&gt;Epic Games&lt;/author&gt;&lt;/authors&gt;&lt;/contributors&gt;&lt;added-date format="utc"&gt;1364834560&lt;/added-date&gt;&lt;ref-type name="Web Page"&gt;12&lt;/ref-type&gt;&lt;rec-number&gt;23&lt;/rec-number&gt;&lt;last-updated-date format="utc"&gt;1364903407&lt;/last-updated-date&gt;&lt;volume&gt;2013&lt;/volume&gt;&lt;/record&gt;&lt;/Cite&gt;&lt;/EndNote&gt;</w:instrText>
      </w:r>
      <w:r w:rsidRPr="00016EA7">
        <w:fldChar w:fldCharType="separate"/>
      </w:r>
      <w:r w:rsidRPr="00016EA7">
        <w:rPr>
          <w:noProof/>
        </w:rPr>
        <w:t>(Games)</w:t>
      </w:r>
      <w:r w:rsidRPr="00016EA7">
        <w:fldChar w:fldCharType="end"/>
      </w:r>
      <w:r>
        <w:t xml:space="preserve">, meaning that it can be used for free in this project. This engine uses its own scripting language called UnrealScript. This game engine is highly optimised and has a wide range of documentation available. This engine also allows for development on a wide number of platforms; such as PlayStation 3 and Xbox 360. While this engine is one of the industry standards, the fact that it uses its own language that the author will have to learn as well as the engines inner workings, makes this engine an unlikely choice due to time constraints. </w:t>
      </w:r>
    </w:p>
    <w:p w:rsidR="001B3533" w:rsidRDefault="001B3533" w:rsidP="00363482">
      <w:pPr>
        <w:pStyle w:val="Heading3"/>
      </w:pPr>
      <w:bookmarkStart w:id="24" w:name="_Toc352672998"/>
      <w:r w:rsidRPr="00ED3959">
        <w:t>Cry-Engine</w:t>
      </w:r>
      <w:bookmarkEnd w:id="24"/>
    </w:p>
    <w:p w:rsidR="001B3533" w:rsidRPr="001A474C" w:rsidRDefault="001B3533" w:rsidP="00363482">
      <w:r>
        <w:t xml:space="preserve">This engine was developed by Crytek and has been featured in many AAA titles, such as the Crysis series </w:t>
      </w:r>
      <w:r>
        <w:fldChar w:fldCharType="begin"/>
      </w:r>
      <w:r>
        <w:instrText xml:space="preserve"> ADDIN EN.CITE &lt;EndNote&gt;&lt;Cite&gt;&lt;Year&gt;2007&lt;/Year&gt;&lt;IDText&gt;Crysis&lt;/IDText&gt;&lt;DisplayText&gt;(2007)&lt;/DisplayText&gt;&lt;record&gt;&lt;titles&gt;&lt;title&gt;Crysis&lt;/title&gt;&lt;secondary-title&gt;Crytek&lt;/secondary-title&gt;&lt;/titles&gt;&lt;added-date format="utc"&gt;1363019245&lt;/added-date&gt;&lt;pub-location&gt;[Disc]&lt;/pub-location&gt;&lt;ref-type name="Computer Program"&gt;9&lt;/ref-type&gt;&lt;dates&gt;&lt;year&gt;2007&lt;/year&gt;&lt;/dates&gt;&lt;rec-number&gt;9&lt;/rec-number&gt;&lt;publisher&gt;Electronic Arts&lt;/publisher&gt;&lt;last-updated-date format="utc"&gt;1364903017&lt;/last-updated-date&gt;&lt;/record&gt;&lt;/Cite&gt;&lt;/EndNote&gt;</w:instrText>
      </w:r>
      <w:r>
        <w:fldChar w:fldCharType="separate"/>
      </w:r>
      <w:r>
        <w:rPr>
          <w:noProof/>
        </w:rPr>
        <w:t>(2007)</w:t>
      </w:r>
      <w:r>
        <w:fldChar w:fldCharType="end"/>
      </w:r>
      <w:r>
        <w:t xml:space="preserve">. This game engine has scripting in LUA and has C++ in the game engine. While these are both great languages, which are used in professional game development, the time it will take to learn not just the engine but the languages as well makes this unlikely a choice. The cry-engine is also free to use, for none commercial use </w:t>
      </w:r>
      <w:r>
        <w:fldChar w:fldCharType="begin"/>
      </w:r>
      <w:r>
        <w:instrText xml:space="preserve"> ADDIN EN.CITE &lt;EndNote&gt;&lt;Cite&gt;&lt;Author&gt;Crytek&lt;/Author&gt;&lt;IDText&gt;CryEngine Licence&lt;/IDText&gt;&lt;DisplayText&gt;(Crytek)&lt;/DisplayText&gt;&lt;record&gt;&lt;urls&gt;&lt;related-urls&gt;&lt;url&gt;http://mycryengine.com/index.php?conid=43&lt;/url&gt;&lt;/related-urls&gt;&lt;/urls&gt;&lt;titles&gt;&lt;title&gt;CryEngine Licence&lt;/title&gt;&lt;/titles&gt;&lt;contributors&gt;&lt;authors&gt;&lt;author&gt;Crytek&lt;/author&gt;&lt;/authors&gt;&lt;/contributors&gt;&lt;added-date format="utc"&gt;1364840507&lt;/added-date&gt;&lt;ref-type name="Web Page"&gt;12&lt;/ref-type&gt;&lt;rec-number&gt;26&lt;/rec-number&gt;&lt;publisher&gt;Crytek&lt;/publisher&gt;&lt;last-updated-date format="utc"&gt;1364902976&lt;/last-updated-date&gt;&lt;volume&gt;2013&lt;/volume&gt;&lt;/record&gt;&lt;/Cite&gt;&lt;/EndNote&gt;</w:instrText>
      </w:r>
      <w:r>
        <w:fldChar w:fldCharType="separate"/>
      </w:r>
      <w:r>
        <w:rPr>
          <w:noProof/>
        </w:rPr>
        <w:t>(Crytek)</w:t>
      </w:r>
      <w:r>
        <w:fldChar w:fldCharType="end"/>
      </w:r>
      <w:r>
        <w:t>. Since this project will not be released then this fully complies with their licensing. While this is a fully valid choice for this project. Having the author learn new l</w:t>
      </w:r>
      <w:r w:rsidR="001A660D">
        <w:t>anguages and a game engine is not</w:t>
      </w:r>
      <w:r>
        <w:t xml:space="preserve"> practical. Therefore this engine will be unlikely to be chosen. </w:t>
      </w:r>
    </w:p>
    <w:p w:rsidR="001B3533" w:rsidRPr="00ED3959" w:rsidRDefault="001B3533" w:rsidP="00363482">
      <w:pPr>
        <w:pStyle w:val="Heading3"/>
      </w:pPr>
      <w:bookmarkStart w:id="25" w:name="_Toc352672999"/>
      <w:r w:rsidRPr="00ED3959">
        <w:t>Unity3D</w:t>
      </w:r>
      <w:bookmarkEnd w:id="25"/>
    </w:p>
    <w:p w:rsidR="001B3533" w:rsidRPr="00ED3959" w:rsidRDefault="001B3533" w:rsidP="00363482">
      <w:r w:rsidRPr="00ED3959">
        <w:t>Unity3D is a game engine that has been recently became a wide hit with the indie game development community</w:t>
      </w:r>
      <w:r>
        <w:t xml:space="preserve"> </w:t>
      </w:r>
      <w:r>
        <w:fldChar w:fldCharType="begin"/>
      </w:r>
      <w:r>
        <w:instrText xml:space="preserve"> ADDIN EN.CITE &lt;EndNote&gt;&lt;Cite&gt;&lt;Author&gt;Daniel&lt;/Author&gt;&lt;Year&gt;2012&lt;/Year&gt;&lt;IDText&gt;Indie game developers rally behind cheap-to-use Unity Engine at Unite 2012&lt;/IDText&gt;&lt;DisplayText&gt;(McKleinfeld, 2012)&lt;/DisplayText&gt;&lt;record&gt;&lt;urls&gt;&lt;related-urls&gt;&lt;url&gt;http://www.digitaltrends.com/computing/is-the-unity-engine-ready-for-the-speedway/&lt;/url&gt;&lt;/related-urls&gt;&lt;/urls&gt;&lt;titles&gt;&lt;title&gt;&lt;style face="italic" font="default" size="100%"&gt;Indie game developers rally behind cheap-to-use Unity Engine at Unite 2012&lt;/style&gt;&lt;/title&gt;&lt;/titles&gt;&lt;contributors&gt;&lt;authors&gt;&lt;author&gt;Daniel McKleinfeld&lt;/author&gt;&lt;/authors&gt;&lt;/contributors&gt;&lt;added-date format="utc"&gt;1364836081&lt;/added-date&gt;&lt;ref-type name="Web Page"&gt;12&lt;/ref-type&gt;&lt;dates&gt;&lt;year&gt;2012&lt;/year&gt;&lt;/dates&gt;&lt;rec-number&gt;24&lt;/rec-number&gt;&lt;publisher&gt;Digital Trends&lt;/publisher&gt;&lt;last-updated-date format="utc"&gt;1364903715&lt;/last-updated-date&gt;&lt;/record&gt;&lt;/Cite&gt;&lt;/EndNote&gt;</w:instrText>
      </w:r>
      <w:r>
        <w:fldChar w:fldCharType="separate"/>
      </w:r>
      <w:r>
        <w:rPr>
          <w:noProof/>
        </w:rPr>
        <w:t>(McKleinfeld, 2012)</w:t>
      </w:r>
      <w:r>
        <w:fldChar w:fldCharType="end"/>
      </w:r>
      <w:r w:rsidRPr="00ED3959">
        <w:t>. This is due to its ease of programming for and the fact that it is free to use. There are two versions of this game engine, free and pro. The pro version allows developers to use the more advanced features and removes watermarks</w:t>
      </w:r>
      <w:r>
        <w:t xml:space="preserve"> </w:t>
      </w:r>
      <w:r>
        <w:fldChar w:fldCharType="begin"/>
      </w:r>
      <w:r>
        <w:instrText xml:space="preserve"> ADDIN EN.CITE &lt;EndNote&gt;&lt;Cite&gt;&lt;Author&gt;Unity&lt;/Author&gt;&lt;IDText&gt;Licencing&lt;/IDText&gt;&lt;DisplayText&gt;(Technologies)&lt;/DisplayText&gt;&lt;record&gt;&lt;urls&gt;&lt;related-urls&gt;&lt;url&gt;http://unity3d.com/unity/licenses&lt;/url&gt;&lt;/related-urls&gt;&lt;/urls&gt;&lt;titles&gt;&lt;title&gt;Licencing&lt;/title&gt;&lt;/titles&gt;&lt;contributors&gt;&lt;authors&gt;&lt;author&gt;Unity Technologies&lt;/author&gt;&lt;/authors&gt;&lt;/contributors&gt;&lt;added-date format="utc"&gt;1364836392&lt;/added-date&gt;&lt;ref-type name="Web Page"&gt;12&lt;/ref-type&gt;&lt;rec-number&gt;25&lt;/rec-number&gt;&lt;last-updated-date format="utc"&gt;1364903750&lt;/last-updated-date&gt;&lt;volume&gt;2013&lt;/volume&gt;&lt;/record&gt;&lt;/Cite&gt;&lt;/EndNote&gt;</w:instrText>
      </w:r>
      <w:r>
        <w:fldChar w:fldCharType="separate"/>
      </w:r>
      <w:r>
        <w:rPr>
          <w:noProof/>
        </w:rPr>
        <w:t>(Technologies)</w:t>
      </w:r>
      <w:r>
        <w:fldChar w:fldCharType="end"/>
      </w:r>
      <w:r w:rsidRPr="00ED3959">
        <w:t>. The game engine is a full professional game engine; it was created by professionals, not just an open source game engine that a group of people have hacked together. Along with the pro version, developers can buy licences</w:t>
      </w:r>
      <w:r>
        <w:t xml:space="preserve"> for certain platforms such as A</w:t>
      </w:r>
      <w:r w:rsidRPr="00ED3959">
        <w:t xml:space="preserve">ndroid, Xbox </w:t>
      </w:r>
      <w:r w:rsidRPr="00ED3959">
        <w:lastRenderedPageBreak/>
        <w:t xml:space="preserve">360 and PlayStation 3 to name a few. As for languages the game engine supports three natively. These are C#, JavaScript and Boo (language based on python). All three of these languages are relatively simple to develop in. </w:t>
      </w:r>
    </w:p>
    <w:p w:rsidR="001B3533" w:rsidRPr="00ED3959" w:rsidRDefault="001B3533" w:rsidP="00363482">
      <w:pPr>
        <w:pStyle w:val="Heading3"/>
      </w:pPr>
      <w:bookmarkStart w:id="26" w:name="_Toc352673000"/>
      <w:r w:rsidRPr="00ED3959">
        <w:t>Blender</w:t>
      </w:r>
      <w:bookmarkEnd w:id="26"/>
    </w:p>
    <w:p w:rsidR="001B3533" w:rsidRDefault="001B3533" w:rsidP="00363482">
      <w:r w:rsidRPr="00ED3959">
        <w:t>Blender is an open source 3D modelling tool that has a game engine built in</w:t>
      </w:r>
      <w:r>
        <w:t xml:space="preserve"> </w:t>
      </w:r>
      <w:r>
        <w:fldChar w:fldCharType="begin"/>
      </w:r>
      <w:r>
        <w:instrText xml:space="preserve"> ADDIN EN.CITE &lt;EndNote&gt;&lt;Cite&gt;&lt;Author&gt;Blender&lt;/Author&gt;&lt;IDText&gt;Blender Features&lt;/IDText&gt;&lt;DisplayText&gt;(Foundation)&lt;/DisplayText&gt;&lt;record&gt;&lt;urls&gt;&lt;related-urls&gt;&lt;url&gt;http://www.blender.org/features-gallery/features/&lt;/url&gt;&lt;/related-urls&gt;&lt;/urls&gt;&lt;titles&gt;&lt;title&gt;Blender Features&lt;/title&gt;&lt;/titles&gt;&lt;contributors&gt;&lt;authors&gt;&lt;author&gt;Blender Foundation&lt;/author&gt;&lt;/authors&gt;&lt;/contributors&gt;&lt;added-date format="utc"&gt;1364840926&lt;/added-date&gt;&lt;ref-type name="Web Page"&gt;12&lt;/ref-type&gt;&lt;rec-number&gt;27&lt;/rec-number&gt;&lt;last-updated-date format="utc"&gt;1364903151&lt;/last-updated-date&gt;&lt;volume&gt;2013&lt;/volume&gt;&lt;/record&gt;&lt;/Cite&gt;&lt;/EndNote&gt;</w:instrText>
      </w:r>
      <w:r>
        <w:fldChar w:fldCharType="separate"/>
      </w:r>
      <w:r>
        <w:rPr>
          <w:noProof/>
        </w:rPr>
        <w:t>(Foundation)</w:t>
      </w:r>
      <w:r>
        <w:fldChar w:fldCharType="end"/>
      </w:r>
      <w:r w:rsidRPr="00ED3959">
        <w:t>. Since it is open source then that means that this meets the free to use criteria. Also it allows the developer to access the lower features of the game engine. It is written in python, which is a relatively simple language compared to other game engines</w:t>
      </w:r>
      <w:r>
        <w:t>.</w:t>
      </w:r>
      <w:r w:rsidRPr="00ED3959">
        <w:t xml:space="preserve"> With above features it makes it a str</w:t>
      </w:r>
      <w:r>
        <w:t>ong contender for this project. The only drawback is the fact that blender is a 3D modelling tool with a game engine inside it. Other options are a fully-fledged game engine, whereas this contains nowhere near as much functionality as the others.</w:t>
      </w:r>
    </w:p>
    <w:p w:rsidR="001B3533" w:rsidRDefault="001B3533" w:rsidP="00363482"/>
    <w:p w:rsidR="001B3533" w:rsidRDefault="001B3533" w:rsidP="00363482">
      <w:pPr>
        <w:pStyle w:val="Heading3"/>
      </w:pPr>
      <w:bookmarkStart w:id="27" w:name="_Toc352673001"/>
      <w:r>
        <w:t>Writing a game engine</w:t>
      </w:r>
      <w:bookmarkEnd w:id="27"/>
    </w:p>
    <w:p w:rsidR="001B3533" w:rsidRDefault="001B3533" w:rsidP="00363482">
      <w:r>
        <w:t>The author could choose to write their own game engine. This is a fully possible. This has a number of drawbacks and has a number of positives that can come of this. Firstly the author would know all the functionality that the game engine has. The game engine could also be created with the objectives in mind, allowing for easier development later. These are two valid reasons why to create a game engine. There are, however, a large number of drawbacks. First one being time, the project is already pretty ambitious. Creating a fully working game engine would take up a large amount of time. Next is features, this would be far lacking in features compared to the commercial ones. With only the basics inside the game engine some things can be hard to do. Speed would be another problem, even with an optimised engine this project could slow the game down. Having an already slow game engine would just make matters worse.</w:t>
      </w:r>
    </w:p>
    <w:p w:rsidR="001B3533" w:rsidRPr="00A024DE" w:rsidRDefault="001B3533" w:rsidP="00363482">
      <w:r>
        <w:t xml:space="preserve">With all of these in mind this project is not likely to have a game engine written for it, instead it will use a pre made one. </w:t>
      </w:r>
    </w:p>
    <w:p w:rsidR="001B3533" w:rsidRDefault="001B3533" w:rsidP="00363482"/>
    <w:p w:rsidR="001B3533" w:rsidRDefault="001B3533" w:rsidP="00363482">
      <w:pPr>
        <w:pStyle w:val="Heading3"/>
      </w:pPr>
      <w:bookmarkStart w:id="28" w:name="_Toc352673002"/>
      <w:r>
        <w:lastRenderedPageBreak/>
        <w:t>Game Engine Conclusion</w:t>
      </w:r>
      <w:bookmarkEnd w:id="28"/>
    </w:p>
    <w:p w:rsidR="001B3533" w:rsidRPr="0067441E" w:rsidRDefault="001B3533" w:rsidP="00363482">
      <w:r>
        <w:t xml:space="preserve">Out of the four game engines listed only two are likely to be used within this project. These are Blender and Unity3D. Unreal and the Cry-Engine are more focused on cutting edge software and therefore have a steep learning curve. Also both of these are in high performance languages in terms of speed, which the author would need to lean. Learning both a new language and a new engine is not really applicable for this project. This is solely due to time constraints. Therefore the two game engines to choose from are Unity3D and Blender. While Blender is a valid option, it is at its heart a 3D modelling tool not a game engine. While it has one featured inside it, it is nowhere as detailed and optimised as the Unity3D game engine. The Unity game engine, while missing the advanced features as the industry standard engines, is still a powerful engine. </w:t>
      </w:r>
    </w:p>
    <w:p w:rsidR="001B3533" w:rsidRDefault="001B3533" w:rsidP="00363482">
      <w:pPr>
        <w:pStyle w:val="Heading2"/>
      </w:pPr>
      <w:bookmarkStart w:id="29" w:name="_Ref352428699"/>
      <w:bookmarkStart w:id="30" w:name="_Ref352428703"/>
      <w:bookmarkStart w:id="31" w:name="_Toc352673003"/>
      <w:bookmarkStart w:id="32" w:name="_Toc363745732"/>
      <w:r w:rsidRPr="00ED3959">
        <w:t>Current Game Standards</w:t>
      </w:r>
      <w:bookmarkEnd w:id="29"/>
      <w:bookmarkEnd w:id="30"/>
      <w:bookmarkEnd w:id="31"/>
      <w:bookmarkEnd w:id="32"/>
      <w:r w:rsidRPr="00ED3959">
        <w:t xml:space="preserve"> </w:t>
      </w:r>
    </w:p>
    <w:p w:rsidR="001B3533" w:rsidRPr="001E6B3A" w:rsidRDefault="001B3533" w:rsidP="00363482">
      <w:r>
        <w:t xml:space="preserve">Artificial intelligence has always taken a back seat within games industry. The drive of the industry is better looking graphics </w:t>
      </w:r>
      <w:r>
        <w:fldChar w:fldCharType="begin"/>
      </w:r>
      <w:r>
        <w:instrText xml:space="preserve"> ADDIN EN.CITE &lt;EndNote&gt;&lt;Cite&gt;&lt;Author&gt;Matthew&lt;/Author&gt;&lt;Year&gt;2011&lt;/Year&gt;&lt;IDText&gt;Ubisoft: AI is the &amp;quot;real battleground&amp;quot; for new consoles&lt;/IDText&gt;&lt;DisplayText&gt;(Handrahan, 2011)&lt;/Display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Web Page"&gt;12&lt;/ref-type&gt;&lt;dates&gt;&lt;year&gt;2011&lt;/year&gt;&lt;/dates&gt;&lt;rec-number&gt;19&lt;/rec-number&gt;&lt;publisher&gt;Games Industry International&lt;/publisher&gt;&lt;last-updated-date format="utc"&gt;1364903322&lt;/last-updated-date&gt;&lt;/record&gt;&lt;/Cite&gt;&lt;/EndNote&gt;</w:instrText>
      </w:r>
      <w:r>
        <w:fldChar w:fldCharType="separate"/>
      </w:r>
      <w:r>
        <w:rPr>
          <w:noProof/>
        </w:rPr>
        <w:t>(Handrahan, 2011)</w:t>
      </w:r>
      <w:r>
        <w:fldChar w:fldCharType="end"/>
      </w:r>
      <w:r>
        <w:t xml:space="preserve">. </w:t>
      </w:r>
      <w:r w:rsidRPr="00AA5A08">
        <w:t>Game AI: The State of the Industry</w:t>
      </w:r>
      <w:r>
        <w:t xml:space="preserve"> </w:t>
      </w:r>
      <w:r>
        <w:fldChar w:fldCharType="begin"/>
      </w:r>
      <w:r>
        <w:instrText xml:space="preserve"> ADDIN EN.CITE &lt;EndNote&gt;&lt;Cite&gt;&lt;Author&gt;Steven&lt;/Author&gt;&lt;Year&gt;1998&lt;/Year&gt;&lt;IDText&gt;Game AI: The State of the Industry&lt;/IDText&gt;&lt;DisplayText&gt;(Woodcock, 1998)&lt;/DisplayText&gt;&lt;record&gt;&lt;urls&gt;&lt;related-urls&gt;&lt;url&gt;http://www.gamasutra.com/view/feature/131705/game_ai_the_state_of_the_industry.php?page=1&lt;/url&gt;&lt;/related-urls&gt;&lt;/urls&gt;&lt;titles&gt;&lt;title&gt;Game AI: The State of the Industry&lt;/title&gt;&lt;/titles&gt;&lt;contributors&gt;&lt;authors&gt;&lt;author&gt;Steven Woodcock&lt;/author&gt;&lt;/authors&gt;&lt;/contributors&gt;&lt;added-date format="utc"&gt;1364670249&lt;/added-date&gt;&lt;ref-type name="Web Page"&gt;12&lt;/ref-type&gt;&lt;dates&gt;&lt;year&gt;1998&lt;/year&gt;&lt;/dates&gt;&lt;rec-number&gt;20&lt;/rec-number&gt;&lt;last-updated-date format="utc"&gt;1364902798&lt;/last-updated-date&gt;&lt;volume&gt;2013&lt;/volume&gt;&lt;/record&gt;&lt;/Cite&gt;&lt;/EndNote&gt;</w:instrText>
      </w:r>
      <w:r>
        <w:fldChar w:fldCharType="separate"/>
      </w:r>
      <w:r>
        <w:rPr>
          <w:noProof/>
        </w:rPr>
        <w:t>(Woodcock, 1998)</w:t>
      </w:r>
      <w:r>
        <w:fldChar w:fldCharType="end"/>
      </w:r>
      <w:r>
        <w:t>, while this article is dated, it shows how little resources the games industry dedicated to AI. This article shows that AI gets around 10% of the total CPU cycles.</w:t>
      </w:r>
    </w:p>
    <w:p w:rsidR="001B3533" w:rsidRDefault="001B3533" w:rsidP="00363482">
      <w:r w:rsidRPr="00ED3959">
        <w:t>At the present there are two parties in artificial intelligence, game developers and academic researchers</w:t>
      </w:r>
      <w:r>
        <w:t xml:space="preserve"> as defined in the book Artificial Intelligence for Games </w:t>
      </w:r>
      <w:r>
        <w:fldChar w:fldCharType="begin"/>
      </w:r>
      <w: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edition&gt;2nd Edition&lt;/edition&gt;&lt;added-date format="utc"&gt;1362589414&lt;/added-date&gt;&lt;ref-type name="Book"&gt;6&lt;/ref-type&gt;&lt;dates&gt;&lt;year&gt;2009&lt;/year&gt;&lt;/dates&gt;&lt;rec-number&gt;7&lt;/rec-number&gt;&lt;publisher&gt;Morgan Kaufmann&lt;/publisher&gt;&lt;last-updated-date format="utc"&gt;1364830310&lt;/last-updated-date&gt;&lt;/record&gt;&lt;/Cite&gt;&lt;/EndNote&gt;</w:instrText>
      </w:r>
      <w:r>
        <w:fldChar w:fldCharType="separate"/>
      </w:r>
      <w:r>
        <w:rPr>
          <w:noProof/>
        </w:rPr>
        <w:t>(Millington and Funge, 2009)</w:t>
      </w:r>
      <w:r>
        <w:fldChar w:fldCharType="end"/>
      </w:r>
      <w:r>
        <w:t>.  The book goes on to define that game developers are only interested in the engineering side, making hacks to make characters appear to be life like. Academic AI on the other hand is based on solving problems; this can be nature based, psychology based or engineering based.</w:t>
      </w:r>
    </w:p>
    <w:p w:rsidR="001B3533" w:rsidRDefault="001B3533" w:rsidP="00363482">
      <w:r w:rsidRPr="00ED3959">
        <w:t>Currently games industry uses Pathfinding</w:t>
      </w:r>
      <w:r>
        <w:t>, finite state machines</w:t>
      </w:r>
      <w:r w:rsidRPr="00ED3959">
        <w:t xml:space="preserve"> and steering behaviours</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rsidRPr="00ED3959">
        <w:t xml:space="preserve">, and that is about it. More advance techniques are not used, such as bio inspired techniques. This is due to a number of reasons, mainly due to developers focus. In the games industry there is one main focus, graphics. </w:t>
      </w:r>
    </w:p>
    <w:p w:rsidR="001B3533" w:rsidRDefault="001B3533" w:rsidP="00363482">
      <w:r>
        <w:t>Another reason is processor constraints as mentioned in</w:t>
      </w:r>
      <w:r w:rsidRPr="003D74B5">
        <w:t xml:space="preserve"> Current AI in Games: A review</w:t>
      </w:r>
      <w:r>
        <w:t xml:space="preserve"> </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t xml:space="preserve">. This paper goes on to mention the drawbacks of </w:t>
      </w:r>
      <w:r>
        <w:lastRenderedPageBreak/>
        <w:t xml:space="preserve">using more advanced AI techniques within games. The paper states that game developers are reluctant to produce games that have learning techniques, such as neural networks and genetic algorithms, in case they develop/learn stupid behaviours. Also in the case of genetic algorithms they are very computationally expensive, something the game cannot have due to the amount of other tasks that need to be carried out. </w:t>
      </w:r>
    </w:p>
    <w:p w:rsidR="001B3533" w:rsidRDefault="001B3533" w:rsidP="00363482">
      <w:r>
        <w:t xml:space="preserve">While most modern games only take advantage of steering behaviours, state machines and A*, there have been a few commercial games that have been released with more advanced AI techniques. </w:t>
      </w:r>
    </w:p>
    <w:p w:rsidR="001B3533" w:rsidRDefault="001B3533" w:rsidP="00363482">
      <w:r>
        <w:t xml:space="preserve">These games include the Black &amp; White series </w:t>
      </w:r>
      <w:r>
        <w:fldChar w:fldCharType="begin"/>
      </w:r>
      <w: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fldChar w:fldCharType="separate"/>
      </w:r>
      <w:r>
        <w:rPr>
          <w:noProof/>
        </w:rPr>
        <w:t>(2001)</w:t>
      </w:r>
      <w:r>
        <w:fldChar w:fldCharType="end"/>
      </w:r>
      <w:r>
        <w:t xml:space="preserve"> which feature the player praising or punishing the in game character based on the characters actions. For example if the creature attacks someone then you can punish it, therefore it knows that attacking people is wrong. Both these games were reviewed positively, the first game getting a 90/100 on Metacritic</w:t>
      </w:r>
      <w:r>
        <w:fldChar w:fldCharType="begin"/>
      </w:r>
      <w: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fldChar w:fldCharType="separate"/>
      </w:r>
      <w:r>
        <w:rPr>
          <w:noProof/>
        </w:rPr>
        <w:t>(2001)</w:t>
      </w:r>
      <w:r>
        <w:fldChar w:fldCharType="end"/>
      </w:r>
      <w:r>
        <w:t xml:space="preserve">. </w:t>
      </w:r>
    </w:p>
    <w:p w:rsidR="001B3533" w:rsidRDefault="001B3533" w:rsidP="00363482">
      <w:pPr>
        <w:spacing w:line="276" w:lineRule="auto"/>
        <w:rPr>
          <w:rFonts w:eastAsiaTheme="majorEastAsia"/>
          <w:b/>
          <w:bCs/>
          <w:color w:val="4F81BD" w:themeColor="accent1"/>
          <w:sz w:val="26"/>
          <w:szCs w:val="26"/>
        </w:rPr>
      </w:pPr>
      <w:bookmarkStart w:id="33" w:name="_Ref351066747"/>
      <w:bookmarkStart w:id="34" w:name="_Ref351066752"/>
      <w:bookmarkStart w:id="35" w:name="_Ref351128709"/>
      <w:bookmarkStart w:id="36" w:name="_Ref351128713"/>
      <w:r>
        <w:br w:type="page"/>
      </w:r>
    </w:p>
    <w:p w:rsidR="001B3533" w:rsidRPr="00ED3959" w:rsidRDefault="001B3533" w:rsidP="00363482">
      <w:pPr>
        <w:pStyle w:val="Heading2"/>
      </w:pPr>
      <w:bookmarkStart w:id="37" w:name="_Ref352421399"/>
      <w:bookmarkStart w:id="38" w:name="_Ref352421402"/>
      <w:bookmarkStart w:id="39" w:name="_Toc352673004"/>
      <w:bookmarkStart w:id="40" w:name="_Toc363745733"/>
      <w:r w:rsidRPr="00ED3959">
        <w:lastRenderedPageBreak/>
        <w:t>Evolutionary Games</w:t>
      </w:r>
      <w:bookmarkEnd w:id="33"/>
      <w:bookmarkEnd w:id="34"/>
      <w:bookmarkEnd w:id="35"/>
      <w:bookmarkEnd w:id="36"/>
      <w:bookmarkEnd w:id="37"/>
      <w:bookmarkEnd w:id="38"/>
      <w:bookmarkEnd w:id="39"/>
      <w:bookmarkEnd w:id="40"/>
    </w:p>
    <w:p w:rsidR="001B3533" w:rsidRPr="00ED3959" w:rsidRDefault="001B3533" w:rsidP="00363482">
      <w:r w:rsidRPr="00ED3959">
        <w:t xml:space="preserve">As discussed above, current game developers are reluctant to use more advanced artificial intelligence techniques in their games. Although some academic researchers have tried to prove that these techniques can be used within games. </w:t>
      </w:r>
    </w:p>
    <w:p w:rsidR="001B3533" w:rsidRPr="00ED3959" w:rsidRDefault="001B3533" w:rsidP="00363482">
      <w:r w:rsidRPr="00ED3959">
        <w:t xml:space="preserve">While most of these do not go on sale, they instead become freeware, they are still games. </w:t>
      </w:r>
    </w:p>
    <w:p w:rsidR="001B3533" w:rsidRDefault="001B3533" w:rsidP="00363482">
      <w:pPr>
        <w:pStyle w:val="Heading3"/>
      </w:pPr>
      <w:bookmarkStart w:id="41" w:name="_Toc352673005"/>
      <w:r w:rsidRPr="00ED3959">
        <w:t>Galactic Arms Race</w:t>
      </w:r>
      <w:bookmarkEnd w:id="41"/>
    </w:p>
    <w:p w:rsidR="001B3533" w:rsidRPr="00CA271F" w:rsidRDefault="001B3533" w:rsidP="00363482">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1B3533" w:rsidRDefault="001B3533" w:rsidP="00363482">
      <w:r>
        <w:t>Galactic Arms Race is a project created by students at the University of Central Florida. This project was aimed to “</w:t>
      </w:r>
      <w:r w:rsidRPr="00730253">
        <w:t>automatically generate complex graphic and game content in real-time through an evolutionary algorithm based on the content players liked</w:t>
      </w:r>
      <w:r>
        <w:t xml:space="preserve">” </w:t>
      </w:r>
      <w:r>
        <w:fldChar w:fldCharType="begin"/>
      </w:r>
      <w: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2009)</w:t>
      </w:r>
      <w:r>
        <w:fldChar w:fldCharType="end"/>
      </w:r>
      <w:r>
        <w:t xml:space="preserve">. This was achieved through the game Galactic Arm Race using their cgNEAT algorithm. </w:t>
      </w:r>
    </w:p>
    <w:p w:rsidR="001B3533" w:rsidRDefault="001B3533" w:rsidP="00363482">
      <w:r>
        <w:t xml:space="preserve">The game features weapons that evolve to the players’ preference, the player can only have three weapons at a time and they have the ability to throw away/pick up new weapons. Each weapon fires particles, the number and strength of each particle remains constant in every weapon. Each weapon is also a neural network, and at each frame of the weapons firing animation, parameters are passed through to control the animation and the colour of the particles. </w:t>
      </w:r>
    </w:p>
    <w:p w:rsidR="001B3533" w:rsidRDefault="001B3533" w:rsidP="00363482">
      <w:r>
        <w:t>When the player fires 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1B3533" w:rsidRDefault="001B3533" w:rsidP="00363482">
      <w:r>
        <w:t xml:space="preserve">Since the player selects the weapons they want in the population then the algorithm does not have to worry about replacing members of the population. </w:t>
      </w:r>
    </w:p>
    <w:p w:rsidR="001B3533" w:rsidRDefault="001B3533" w:rsidP="00363482">
      <w:r>
        <w:t xml:space="preserve">Therefore the project was considered a success. The project not only successfully generated content in real time but it also generated content to the player’s preference. </w:t>
      </w:r>
    </w:p>
    <w:p w:rsidR="001B3533" w:rsidRDefault="001B3533" w:rsidP="00363482">
      <w:r>
        <w:lastRenderedPageBreak/>
        <w:t>This results in strange animations that the developers never even thought of. The figure below shows just one example of a weapon and the children it creates.</w:t>
      </w:r>
    </w:p>
    <w:p w:rsidR="001B3533" w:rsidRDefault="001B3533" w:rsidP="00363482">
      <w:r>
        <w:rPr>
          <w:noProof/>
        </w:rPr>
        <w:drawing>
          <wp:inline distT="0" distB="0" distL="0" distR="0" wp14:anchorId="27EC7062" wp14:editId="34A02476">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1B3533" w:rsidRPr="00390216" w:rsidRDefault="001B3533" w:rsidP="00363482">
      <w:pPr>
        <w:pStyle w:val="Caption"/>
        <w:jc w:val="both"/>
        <w:rPr>
          <w:b w:val="0"/>
          <w:color w:val="auto"/>
        </w:rPr>
      </w:pPr>
      <w:bookmarkStart w:id="42" w:name="_Toc352633640"/>
      <w:bookmarkStart w:id="43" w:name="_Toc352671240"/>
      <w:bookmarkStart w:id="44" w:name="_Toc363506495"/>
      <w:r>
        <w:t xml:space="preserve">Figure </w:t>
      </w:r>
      <w:fldSimple w:instr=" SEQ Figure \* ARABIC ">
        <w:r w:rsidR="00245297">
          <w:rPr>
            <w:noProof/>
          </w:rPr>
          <w:t>2</w:t>
        </w:r>
      </w:fldSimple>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et al., 2009)</w:t>
      </w:r>
      <w:r>
        <w:rPr>
          <w:b w:val="0"/>
          <w:color w:val="auto"/>
        </w:rPr>
        <w:fldChar w:fldCharType="end"/>
      </w:r>
      <w:r>
        <w:rPr>
          <w:b w:val="0"/>
          <w:color w:val="auto"/>
        </w:rPr>
        <w:t xml:space="preserve"> paper.</w:t>
      </w:r>
      <w:bookmarkEnd w:id="42"/>
      <w:bookmarkEnd w:id="43"/>
      <w:bookmarkEnd w:id="44"/>
    </w:p>
    <w:p w:rsidR="001B3533" w:rsidRPr="00390216" w:rsidRDefault="001B3533" w:rsidP="00363482"/>
    <w:p w:rsidR="001B3533" w:rsidRDefault="001B3533" w:rsidP="00363482">
      <w:pPr>
        <w:pStyle w:val="Heading3"/>
      </w:pPr>
      <w:bookmarkStart w:id="45" w:name="_Toc352673006"/>
      <w:r w:rsidRPr="00ED3959">
        <w:t>Nero</w:t>
      </w:r>
      <w:bookmarkEnd w:id="45"/>
    </w:p>
    <w:p w:rsidR="001B3533" w:rsidRDefault="001B3533" w:rsidP="00363482">
      <w:r>
        <w:t xml:space="preserve">The paper </w:t>
      </w:r>
      <w:r w:rsidRPr="00C3550A">
        <w:t>Evolving Neural Network Agents in the NERO Video Game</w:t>
      </w:r>
      <w:r>
        <w:t xml:space="preserve"> </w:t>
      </w:r>
      <w:r>
        <w:fldChar w:fldCharType="begin"/>
      </w:r>
      <w: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fldChar w:fldCharType="separate"/>
      </w:r>
      <w:r>
        <w:rPr>
          <w:noProof/>
        </w:rPr>
        <w:t>(Stanley et al., 2005)</w:t>
      </w:r>
      <w:r>
        <w:fldChar w:fldCharType="end"/>
      </w:r>
      <w:r>
        <w:t xml:space="preserve"> aims to show that they can evolve </w:t>
      </w:r>
      <w:r w:rsidRPr="00955DEF">
        <w:t>the agents within the games behaviours</w:t>
      </w:r>
      <w:r w:rsidRPr="00C3550A">
        <w:rPr>
          <w:color w:val="FF0000"/>
        </w:rPr>
        <w:t xml:space="preserve"> </w:t>
      </w:r>
      <w:r>
        <w:t xml:space="preserve">at real time. To show that they can they use the game NERO as a test bed. </w:t>
      </w:r>
    </w:p>
    <w:p w:rsidR="001B3533" w:rsidRDefault="001B3533" w:rsidP="00363482">
      <w:r>
        <w:t xml:space="preserve">They use an offset of the NEAT algorithm for evolving neural networks called rtNEAT. The NEAT algorithm will be explained in </w:t>
      </w:r>
      <w:r>
        <w:fldChar w:fldCharType="begin"/>
      </w:r>
      <w:r>
        <w:instrText xml:space="preserve"> REF _Ref351064415 \r \h </w:instrText>
      </w:r>
      <w:r w:rsidR="00363482">
        <w:instrText xml:space="preserve"> \* MERGEFORMAT </w:instrText>
      </w:r>
      <w:r>
        <w:fldChar w:fldCharType="separate"/>
      </w:r>
      <w:r>
        <w:t>3.4</w:t>
      </w:r>
      <w:r>
        <w:fldChar w:fldCharType="end"/>
      </w:r>
      <w:r>
        <w:t xml:space="preserve"> </w:t>
      </w:r>
      <w:r>
        <w:fldChar w:fldCharType="begin"/>
      </w:r>
      <w:r>
        <w:instrText xml:space="preserve"> REF _Ref351064443 \h </w:instrText>
      </w:r>
      <w:r w:rsidR="00363482">
        <w:instrText xml:space="preserve"> \* MERGEFORMAT </w:instrText>
      </w:r>
      <w:r>
        <w:fldChar w:fldCharType="separate"/>
      </w:r>
      <w:r w:rsidRPr="00ED3959">
        <w:t>Neural Networks</w:t>
      </w:r>
      <w:r>
        <w:fldChar w:fldCharType="end"/>
      </w:r>
      <w:r>
        <w:t xml:space="preserve"> in more detail. </w:t>
      </w:r>
    </w:p>
    <w:p w:rsidR="001B3533" w:rsidRDefault="001B3533" w:rsidP="00363482">
      <w:r>
        <w:t>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w:t>
      </w:r>
      <w:r w:rsidR="001A660D">
        <w:t xml:space="preserve"> i</w:t>
      </w:r>
      <w:r>
        <w:t xml:space="preserve">s with these sliders that the player can evolve complex behaviours. </w:t>
      </w:r>
    </w:p>
    <w:p w:rsidR="001B3533" w:rsidRDefault="001B3533" w:rsidP="00363482">
      <w:r>
        <w:t>The player can alter the environment during while training the agents. This could include placing walls that the agents must move around, placing enemy soldiers etc. These are used by the player to try and get the desired behaviour from the agents.</w:t>
      </w:r>
    </w:p>
    <w:p w:rsidR="001B3533" w:rsidRDefault="001A660D" w:rsidP="00363482">
      <w:r>
        <w:t>It i</w:t>
      </w:r>
      <w:r w:rsidR="001B3533">
        <w:t xml:space="preserve">s with these sliders that relate to the fitness of the agent. The fitness is determined by the player. </w:t>
      </w:r>
    </w:p>
    <w:p w:rsidR="001B3533" w:rsidRDefault="001B3533" w:rsidP="00363482">
      <w:r>
        <w:lastRenderedPageBreak/>
        <w:t>When training the agents, the replacement of agents happens constantly. It does</w:t>
      </w:r>
      <w:r w:rsidR="001A660D">
        <w:t xml:space="preserve"> no</w:t>
      </w:r>
      <w:r>
        <w:t xml:space="preserve">t destroy almost every member at once like normal genetic algorithms; instead it constantly replaces agents with lower fitness’s with an offspring of two of the fitter agents. </w:t>
      </w:r>
    </w:p>
    <w:p w:rsidR="001B3533" w:rsidRDefault="001B3533" w:rsidP="00363482">
      <w:r>
        <w:t xml:space="preserve">With the rtNEAT algorithms flexibility behaviours can be altered in at real time in training mode. In battle mode the player selects their evolved population and battles another evolved population. During the battle no evolution happens, the agents do not learn during the battle. It is more of a test to see who has the better army of agents. </w:t>
      </w:r>
    </w:p>
    <w:p w:rsidR="001B3533" w:rsidRDefault="001B3533" w:rsidP="00363482">
      <w:pPr>
        <w:pStyle w:val="Heading3"/>
      </w:pPr>
      <w:bookmarkStart w:id="46" w:name="_Toc352673007"/>
      <w:r>
        <w:t>Conclusion</w:t>
      </w:r>
      <w:bookmarkEnd w:id="46"/>
    </w:p>
    <w:p w:rsidR="001B3533" w:rsidRPr="0093062B" w:rsidRDefault="001B3533" w:rsidP="00363482">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to wait to get the optimum weapon/agent. </w:t>
      </w:r>
    </w:p>
    <w:p w:rsidR="001B3533" w:rsidRPr="0093062B" w:rsidRDefault="001B3533" w:rsidP="00363482"/>
    <w:p w:rsidR="001B3533" w:rsidRPr="00F27C39" w:rsidRDefault="001B3533" w:rsidP="00363482">
      <w:r w:rsidRPr="00ED3959">
        <w:br w:type="page"/>
      </w:r>
    </w:p>
    <w:p w:rsidR="001B3533" w:rsidRPr="00ED3959" w:rsidRDefault="001B3533" w:rsidP="00363482">
      <w:pPr>
        <w:pStyle w:val="Heading2"/>
      </w:pPr>
      <w:bookmarkStart w:id="47" w:name="_Ref351064410"/>
      <w:bookmarkStart w:id="48" w:name="_Ref351064415"/>
      <w:bookmarkStart w:id="49" w:name="_Ref351064443"/>
      <w:bookmarkStart w:id="50" w:name="_Ref351064446"/>
      <w:bookmarkStart w:id="51" w:name="_Toc352673008"/>
      <w:bookmarkStart w:id="52" w:name="_Toc363745734"/>
      <w:r w:rsidRPr="00ED3959">
        <w:lastRenderedPageBreak/>
        <w:t>Neural Networks</w:t>
      </w:r>
      <w:bookmarkEnd w:id="47"/>
      <w:bookmarkEnd w:id="48"/>
      <w:bookmarkEnd w:id="49"/>
      <w:bookmarkEnd w:id="50"/>
      <w:bookmarkEnd w:id="51"/>
      <w:bookmarkEnd w:id="52"/>
    </w:p>
    <w:p w:rsidR="001B3533" w:rsidRPr="008070AF" w:rsidRDefault="001B3533" w:rsidP="00363482">
      <w:pPr>
        <w:spacing w:line="276" w:lineRule="auto"/>
        <w:rPr>
          <w:rFonts w:eastAsiaTheme="majorEastAsia"/>
          <w:b/>
          <w:bCs/>
          <w:color w:val="4F81BD" w:themeColor="accent1"/>
          <w:sz w:val="26"/>
          <w:szCs w:val="26"/>
        </w:rPr>
      </w:pPr>
      <w:r>
        <w:t xml:space="preserve">The games discussed above in section 3.3 Evolutionary Games both games used an Artificial Neural Network. Artificial Neural Networks are a widely used tool for learning in computing. </w:t>
      </w:r>
    </w:p>
    <w:p w:rsidR="001B3533" w:rsidRDefault="001B3533" w:rsidP="00363482">
      <w:pPr>
        <w:spacing w:line="276" w:lineRule="auto"/>
      </w:pPr>
      <w:r>
        <w:t>Artificial neural networks are inspired by the brain. Simply the brain is made up of neurons and the connections between them. This is what ANN is trying to mimic. There are many different architectures for neural networks. Some of these will be described below</w:t>
      </w:r>
    </w:p>
    <w:p w:rsidR="001B3533" w:rsidRDefault="001B3533" w:rsidP="00363482">
      <w:pPr>
        <w:spacing w:line="276" w:lineRule="auto"/>
      </w:pPr>
    </w:p>
    <w:p w:rsidR="001B3533" w:rsidRDefault="001B3533" w:rsidP="00363482">
      <w:pPr>
        <w:pStyle w:val="Heading3"/>
      </w:pPr>
      <w:bookmarkStart w:id="53" w:name="_Toc352673009"/>
      <w:r>
        <w:t>Single-layer Feedforward Architecture</w:t>
      </w:r>
      <w:bookmarkEnd w:id="53"/>
    </w:p>
    <w:p w:rsidR="001B3533" w:rsidRPr="000F1B4C" w:rsidRDefault="001B3533" w:rsidP="00363482">
      <w:r>
        <w:t xml:space="preserve">Single-layered feedforward architecture is a simple neural network. There are only two types of neurons; input neurons and output neurons. In this architecture all input neurons are connected to output neurons. A neuron also contains an activation function. When the neuron receives values from all of its inputs, it sums them all up. The activation function will pass a value to the output connections based on the output of the activation function. For example if a step function was used as the activation function, if the total input value was greater than the threshold then the function </w:t>
      </w:r>
      <w:r w:rsidR="001A660D">
        <w:t>would output 1, but if it did not</w:t>
      </w:r>
      <w:r>
        <w:t xml:space="preserve"> meet the threshold then it would return 0.  The connections between the neurons have a weight associated with it. It is with these weights that the neural network can learn. By altering the weight of a connection, it can change the output from the activation function.  </w:t>
      </w:r>
    </w:p>
    <w:p w:rsidR="001B3533" w:rsidRDefault="001B3533" w:rsidP="00363482">
      <w:pPr>
        <w:pStyle w:val="Heading3"/>
      </w:pPr>
      <w:bookmarkStart w:id="54" w:name="_Toc352673010"/>
      <w:r>
        <w:t xml:space="preserve">Multi-layered Feedforward </w:t>
      </w:r>
      <w:r>
        <w:rPr>
          <w:rFonts w:cs="Times New Roman"/>
        </w:rPr>
        <w:t>Architecture</w:t>
      </w:r>
      <w:bookmarkEnd w:id="54"/>
    </w:p>
    <w:p w:rsidR="001B3533" w:rsidRDefault="001B3533" w:rsidP="00363482">
      <w:r>
        <w:t xml:space="preserve">This architecture is similar to the single-layer architecture described above. There is one key difference, the hidden layer. In this architecture there are three types of neurons; input, output and hidden. The difference between these two architectures is that instead of all the inputs feeding directly into the outputs, they feed into the hidden layer. The hidden layer contains hidden neurons. There can be multiple hidden layers in this network. All inputs feed into the hidden layer then into the output neurons. </w:t>
      </w:r>
    </w:p>
    <w:p w:rsidR="001B3533" w:rsidRDefault="001B3533" w:rsidP="00363482">
      <w:pPr>
        <w:spacing w:line="276" w:lineRule="auto"/>
      </w:pPr>
    </w:p>
    <w:p w:rsidR="001B3533" w:rsidRPr="008942C9" w:rsidRDefault="001B3533" w:rsidP="00363482">
      <w:pPr>
        <w:spacing w:line="276" w:lineRule="auto"/>
      </w:pPr>
      <w:r>
        <w:fldChar w:fldCharType="begin"/>
      </w:r>
      <w:r>
        <w:instrText xml:space="preserve"> REF _Ref351132496 \h </w:instrText>
      </w:r>
      <w:r w:rsidR="00363482">
        <w:instrText xml:space="preserve"> \* MERGEFORMAT </w:instrText>
      </w:r>
      <w:r>
        <w:fldChar w:fldCharType="separate"/>
      </w:r>
      <w:r>
        <w:t xml:space="preserve">Figure </w:t>
      </w:r>
      <w:r>
        <w:rPr>
          <w:noProof/>
        </w:rPr>
        <w:t>3</w:t>
      </w:r>
      <w:r>
        <w:fldChar w:fldCharType="end"/>
      </w:r>
      <w:r>
        <w:t xml:space="preserve"> below shows the basic layout of a multi-layer feedforward ANN. The inputs feed into the hidden layer. The hidden layer outputs to the output layer. Every neuron </w:t>
      </w:r>
      <w:r>
        <w:lastRenderedPageBreak/>
        <w:t xml:space="preserve">is connected to every neuron in the layer above it. Every connection also has a weight (not shown in figure). </w:t>
      </w:r>
    </w:p>
    <w:p w:rsidR="001B3533" w:rsidRDefault="001B3533" w:rsidP="00363482">
      <w:pPr>
        <w:pStyle w:val="ListParagraph"/>
        <w:spacing w:line="276" w:lineRule="auto"/>
        <w:jc w:val="both"/>
        <w:rPr>
          <w:rFonts w:cs="Times New Roman"/>
        </w:rPr>
      </w:pPr>
      <w:r>
        <w:rPr>
          <w:rFonts w:cs="Times New Roman"/>
          <w:noProof/>
          <w:lang w:eastAsia="en-GB"/>
        </w:rPr>
        <w:drawing>
          <wp:inline distT="0" distB="0" distL="0" distR="0" wp14:anchorId="7EA399EE" wp14:editId="65554235">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1B3533" w:rsidRDefault="001B3533" w:rsidP="00363482">
      <w:pPr>
        <w:pStyle w:val="Caption"/>
        <w:jc w:val="both"/>
        <w:rPr>
          <w:b w:val="0"/>
          <w:color w:val="auto"/>
        </w:rPr>
      </w:pPr>
      <w:bookmarkStart w:id="55" w:name="_Ref351132496"/>
      <w:bookmarkStart w:id="56" w:name="_Toc352633641"/>
      <w:bookmarkStart w:id="57" w:name="_Toc352671241"/>
      <w:bookmarkStart w:id="58" w:name="_Toc363506496"/>
      <w:r>
        <w:t xml:space="preserve">Figure </w:t>
      </w:r>
      <w:fldSimple w:instr=" SEQ Figure \* ARABIC ">
        <w:r w:rsidR="00245297">
          <w:rPr>
            <w:noProof/>
          </w:rPr>
          <w:t>3</w:t>
        </w:r>
      </w:fldSimple>
      <w:bookmarkEnd w:id="55"/>
      <w:r>
        <w:t xml:space="preserve"> Basic Multi-layer ANN layout. </w:t>
      </w:r>
      <w:r>
        <w:rPr>
          <w:b w:val="0"/>
          <w:color w:val="auto"/>
        </w:rPr>
        <w:t xml:space="preserve">The topmost layer is the output neurons. The middle layer is the hidden layer and the bottom layer is the inputs. Image taken from AI Techniques for Game Programming </w:t>
      </w:r>
      <w:r>
        <w:rPr>
          <w:b w:val="0"/>
          <w:color w:val="auto"/>
        </w:rPr>
        <w:fldChar w:fldCharType="begin"/>
      </w:r>
      <w:r>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Pr>
          <w:b w:val="0"/>
          <w:color w:val="auto"/>
        </w:rPr>
        <w:fldChar w:fldCharType="separate"/>
      </w:r>
      <w:r>
        <w:rPr>
          <w:b w:val="0"/>
          <w:noProof/>
          <w:color w:val="auto"/>
        </w:rPr>
        <w:t>(Buckland, 2002)</w:t>
      </w:r>
      <w:bookmarkEnd w:id="56"/>
      <w:bookmarkEnd w:id="57"/>
      <w:bookmarkEnd w:id="58"/>
      <w:r>
        <w:rPr>
          <w:b w:val="0"/>
          <w:color w:val="auto"/>
        </w:rPr>
        <w:fldChar w:fldCharType="end"/>
      </w:r>
    </w:p>
    <w:p w:rsidR="001B3533" w:rsidRDefault="001B3533" w:rsidP="00363482"/>
    <w:p w:rsidR="001B3533" w:rsidRDefault="001B3533" w:rsidP="00363482">
      <w:r>
        <w:t xml:space="preserve">The same as the architecture above, all neurons have an activation function and all connections have a weight. </w:t>
      </w:r>
    </w:p>
    <w:p w:rsidR="001B3533" w:rsidRDefault="001B3533" w:rsidP="00363482">
      <w:r>
        <w:t xml:space="preserve">Learning can be accomplished by using a Genetic Algorithm (GA) to evolve the weights of the connections. The fitness of the GA can be measured on what the output is compared to what the desired result is. </w:t>
      </w:r>
    </w:p>
    <w:p w:rsidR="001B3533" w:rsidRDefault="001B3533" w:rsidP="00363482"/>
    <w:p w:rsidR="001B3533" w:rsidRDefault="001B3533" w:rsidP="00363482">
      <w:pPr>
        <w:pStyle w:val="Heading3"/>
      </w:pPr>
      <w:bookmarkStart w:id="59" w:name="_Toc352673011"/>
      <w:r>
        <w:t>NEAT algorithm</w:t>
      </w:r>
      <w:bookmarkEnd w:id="59"/>
    </w:p>
    <w:p w:rsidR="001B3533" w:rsidRDefault="001B3533" w:rsidP="00363482">
      <w:r>
        <w:t>This algorithm was created by Ken Stanley and Ritso</w:t>
      </w:r>
      <w:r>
        <w:rPr>
          <w:b/>
        </w:rPr>
        <w:t xml:space="preserve"> </w:t>
      </w:r>
      <w:r>
        <w:rPr>
          <w:noProof/>
        </w:rPr>
        <w:t>Miikkulainen</w:t>
      </w:r>
      <w:r>
        <w:t xml:space="preserve"> in 2002, the paper Evolving Neural Networks through Augmenting Topologies </w:t>
      </w:r>
      <w:r>
        <w:fldChar w:fldCharType="begin"/>
      </w:r>
      <w: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Pr>
          <w:noProof/>
        </w:rPr>
        <w:t>(Stanley and Miikkulainen, 2002b)</w:t>
      </w:r>
      <w:r>
        <w:fldChar w:fldCharType="end"/>
      </w:r>
      <w:r>
        <w:t xml:space="preserve"> describes this.</w:t>
      </w:r>
    </w:p>
    <w:p w:rsidR="001B3533" w:rsidRDefault="001B3533" w:rsidP="00363482">
      <w:r>
        <w:t xml:space="preserve">The simplest description of the NEAT algorithm was found in AI Techniques for Game Programming </w:t>
      </w:r>
      <w:r>
        <w:fldChar w:fldCharType="begin"/>
      </w:r>
      <w: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fldChar w:fldCharType="separate"/>
      </w:r>
      <w:r>
        <w:rPr>
          <w:noProof/>
        </w:rPr>
        <w:t>(Buckland, 2002)</w:t>
      </w:r>
      <w:r>
        <w:fldChar w:fldCharType="end"/>
      </w:r>
      <w:r>
        <w:t xml:space="preserve">. Buckland explains it simply and clearly to the reader. The genome for a possible solution is made up of two parts, the list of neuron genes and a list of link genes. It is these link genes that contain the connections between the neurons. It also contains data about the connection, such as its weights, </w:t>
      </w:r>
      <w:r>
        <w:lastRenderedPageBreak/>
        <w:t xml:space="preserve">if it is active and an innovation number. The neuron cells have data about what type of neuron they are, an input, output or a neuron in the hidden layer. </w:t>
      </w:r>
    </w:p>
    <w:p w:rsidR="001B3533" w:rsidRPr="00691FC8" w:rsidRDefault="001B3533" w:rsidP="00363482">
      <w:r>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1B3533" w:rsidRPr="008070AF" w:rsidRDefault="001B3533" w:rsidP="00363482">
      <w:pPr>
        <w:spacing w:line="276" w:lineRule="auto"/>
        <w:rPr>
          <w:rFonts w:eastAsiaTheme="majorEastAsia"/>
          <w:b/>
          <w:bCs/>
          <w:color w:val="4F81BD" w:themeColor="accent1"/>
          <w:sz w:val="26"/>
          <w:szCs w:val="26"/>
        </w:rPr>
      </w:pPr>
      <w:r>
        <w:t xml:space="preserve">This algorithm was used in both of the two projects mentioned in section 3.3 Evolutionary Games. This is because it is a powerful algorithm for evolving neural networks. </w:t>
      </w:r>
    </w:p>
    <w:p w:rsidR="001B3533" w:rsidRDefault="001B3533" w:rsidP="00363482">
      <w:pPr>
        <w:pStyle w:val="Caption"/>
        <w:jc w:val="both"/>
      </w:pPr>
      <w:r>
        <w:rPr>
          <w:noProof/>
          <w:lang w:eastAsia="en-GB"/>
        </w:rPr>
        <w:drawing>
          <wp:inline distT="0" distB="0" distL="0" distR="0" wp14:anchorId="12D9EA1C" wp14:editId="4CF6FB81">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1B3533" w:rsidRDefault="001B3533" w:rsidP="00363482">
      <w:pPr>
        <w:pStyle w:val="Caption"/>
        <w:jc w:val="both"/>
        <w:rPr>
          <w:sz w:val="26"/>
          <w:szCs w:val="26"/>
        </w:rPr>
      </w:pPr>
      <w:bookmarkStart w:id="60" w:name="_Toc352633642"/>
      <w:bookmarkStart w:id="61" w:name="_Toc352671242"/>
      <w:bookmarkStart w:id="62" w:name="_Toc363506497"/>
      <w:r>
        <w:t xml:space="preserve">Figure </w:t>
      </w:r>
      <w:fldSimple w:instr=" SEQ Figure \* ARABIC ">
        <w:r w:rsidR="00245297">
          <w:rPr>
            <w:noProof/>
          </w:rPr>
          <w:t>4</w:t>
        </w:r>
      </w:fldSimple>
      <w:r>
        <w:t xml:space="preserve">: An example of how two parents combine to make a child. </w:t>
      </w:r>
      <w:r>
        <w:rPr>
          <w:b w:val="0"/>
          <w:color w:val="auto"/>
        </w:rPr>
        <w:t xml:space="preserve">Image taken from </w:t>
      </w:r>
      <w:r>
        <w:rPr>
          <w:b w:val="0"/>
          <w:color w:val="auto"/>
        </w:rPr>
        <w:fldChar w:fldCharType="begin"/>
      </w:r>
      <w:r>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gt;10&lt;/ref-type&gt;&lt;dates&gt;&lt;year&gt;2002&lt;/year&gt;&lt;/dates&gt;&lt;rec-number&gt;14&lt;/rec-number&gt;&lt;publisher&gt;IEEE&lt;/publisher&gt;&lt;last-updated-date format="utc"&gt;1363359365&lt;/last-updated-date&gt;&lt;volume&gt;2&lt;/volume&gt;&lt;/record&gt;&lt;/Cite&gt;&lt;/EndNote&gt;</w:instrText>
      </w:r>
      <w:r>
        <w:rPr>
          <w:b w:val="0"/>
          <w:color w:val="auto"/>
        </w:rPr>
        <w:fldChar w:fldCharType="separate"/>
      </w:r>
      <w:r>
        <w:rPr>
          <w:b w:val="0"/>
          <w:noProof/>
          <w:color w:val="auto"/>
        </w:rPr>
        <w:t>(Stanley and Miikkulainen, 2002a)</w:t>
      </w:r>
      <w:bookmarkEnd w:id="60"/>
      <w:bookmarkEnd w:id="61"/>
      <w:bookmarkEnd w:id="62"/>
      <w:r>
        <w:rPr>
          <w:b w:val="0"/>
          <w:color w:val="auto"/>
        </w:rPr>
        <w:fldChar w:fldCharType="end"/>
      </w:r>
      <w:r>
        <w:br w:type="page"/>
      </w:r>
    </w:p>
    <w:p w:rsidR="001A3F6B" w:rsidRDefault="001A3F6B" w:rsidP="001A3F6B">
      <w:pPr>
        <w:pStyle w:val="Heading3"/>
      </w:pPr>
      <w:bookmarkStart w:id="63" w:name="_Toc352673012"/>
      <w:r>
        <w:lastRenderedPageBreak/>
        <w:t>Recurrent NN</w:t>
      </w:r>
    </w:p>
    <w:p w:rsidR="002A6652" w:rsidRPr="002A6652" w:rsidRDefault="002A6652" w:rsidP="002A6652"/>
    <w:p w:rsidR="002A6652" w:rsidRDefault="002A6652">
      <w:pPr>
        <w:spacing w:after="200" w:line="276" w:lineRule="auto"/>
        <w:jc w:val="left"/>
        <w:rPr>
          <w:rFonts w:cs="Arial"/>
          <w:b/>
          <w:iCs/>
          <w:kern w:val="32"/>
          <w:sz w:val="28"/>
          <w:szCs w:val="28"/>
        </w:rPr>
      </w:pPr>
      <w:r>
        <w:br w:type="page"/>
      </w:r>
    </w:p>
    <w:p w:rsidR="001B3533" w:rsidRPr="00ED3959" w:rsidRDefault="001B3533" w:rsidP="00363482">
      <w:pPr>
        <w:pStyle w:val="Heading2"/>
      </w:pPr>
      <w:bookmarkStart w:id="64" w:name="_Toc363745735"/>
      <w:r w:rsidRPr="00ED3959">
        <w:lastRenderedPageBreak/>
        <w:t>Interfacing In-between Games</w:t>
      </w:r>
      <w:bookmarkEnd w:id="63"/>
      <w:bookmarkEnd w:id="64"/>
    </w:p>
    <w:p w:rsidR="001B3533" w:rsidRDefault="001B3533" w:rsidP="00363482">
      <w:pPr>
        <w:pStyle w:val="Heading3"/>
      </w:pPr>
      <w:bookmarkStart w:id="65" w:name="_Toc352673013"/>
      <w:r>
        <w:t>ACI EAI</w:t>
      </w:r>
      <w:bookmarkEnd w:id="65"/>
    </w:p>
    <w:p w:rsidR="001A660D" w:rsidRDefault="001B3533" w:rsidP="00363482">
      <w:r>
        <w:t xml:space="preserve">This topic is new to the games industry. There is only one other project like this and that is Atlantis Cyberspace Inc.’s </w:t>
      </w:r>
      <w:r w:rsidRPr="00AB7AA2">
        <w:t>Engine Agnostic Interface</w:t>
      </w:r>
      <w:r>
        <w:t xml:space="preserve">. This is a piece of middleware that sits in-between the game engine and the simulation software. The key difference between this project and their middleware tool is context; this project is aimed at games, whereas they are aimed at simulations. The information obtained from their website provides little in the way of detail of the system. Since this project costs money and no documentation can be found the author cannot detail this system any further. </w:t>
      </w:r>
    </w:p>
    <w:p w:rsidR="001A660D" w:rsidRDefault="001A660D" w:rsidP="00363482">
      <w:pPr>
        <w:spacing w:after="200" w:line="276" w:lineRule="auto"/>
      </w:pPr>
      <w:r>
        <w:br w:type="page"/>
      </w:r>
    </w:p>
    <w:p w:rsidR="001B3533" w:rsidRDefault="001A660D" w:rsidP="00363482">
      <w:pPr>
        <w:pStyle w:val="Heading2"/>
      </w:pPr>
      <w:bookmarkStart w:id="66" w:name="_Toc363745736"/>
      <w:r>
        <w:lastRenderedPageBreak/>
        <w:t>Mono</w:t>
      </w:r>
      <w:bookmarkEnd w:id="66"/>
      <w:r w:rsidR="001B3533">
        <w:br w:type="page"/>
      </w:r>
    </w:p>
    <w:p w:rsidR="001B3533" w:rsidRDefault="001B3533" w:rsidP="00363482">
      <w:pPr>
        <w:pStyle w:val="Heading2"/>
      </w:pPr>
      <w:bookmarkStart w:id="67" w:name="_Toc352673014"/>
      <w:bookmarkStart w:id="68" w:name="_Toc363745737"/>
      <w:r>
        <w:lastRenderedPageBreak/>
        <w:t>Literature Review Conclusion</w:t>
      </w:r>
      <w:bookmarkEnd w:id="67"/>
      <w:bookmarkEnd w:id="68"/>
    </w:p>
    <w:p w:rsidR="001B3533" w:rsidRDefault="001B3533" w:rsidP="00363482">
      <w:r>
        <w:t xml:space="preserve">As discussed above, this project will need a game engine. The chosen game engine will be the Unity3D game engine. This is due to its ease to develop for. The game itself will act as a test bed for the interface and the neural network. Therefore the game engine will need to be quick and easy to develop a game in. Unity3D meets all the requirements stated above in section 3.1 </w:t>
      </w:r>
      <w:r>
        <w:fldChar w:fldCharType="begin"/>
      </w:r>
      <w:r>
        <w:instrText xml:space="preserve"> REF _Ref352421352 \h </w:instrText>
      </w:r>
      <w:r w:rsidR="00363482">
        <w:instrText xml:space="preserve"> \* MERGEFORMAT </w:instrText>
      </w:r>
      <w:r>
        <w:fldChar w:fldCharType="separate"/>
      </w:r>
      <w:r w:rsidRPr="00ED3959">
        <w:t>Game Engines</w:t>
      </w:r>
      <w:r>
        <w:fldChar w:fldCharType="end"/>
      </w:r>
      <w:r>
        <w:t>. The last feature that swayed the authors choice was the amount of documentation available for this engine. The amount of documentation given by the developers is large and in-depth. Also there is a strong developer community with forums and wiki pages devoted to game development in Unity3D.</w:t>
      </w:r>
    </w:p>
    <w:p w:rsidR="001B3533" w:rsidRDefault="001B3533" w:rsidP="00363482">
      <w:r>
        <w:t xml:space="preserve">Chapter 3.3 </w:t>
      </w:r>
      <w:r>
        <w:fldChar w:fldCharType="begin"/>
      </w:r>
      <w:r>
        <w:instrText xml:space="preserve"> REF _Ref352421402 \h </w:instrText>
      </w:r>
      <w:r w:rsidR="00363482">
        <w:instrText xml:space="preserve"> \* MERGEFORMAT </w:instrText>
      </w:r>
      <w:r>
        <w:fldChar w:fldCharType="separate"/>
      </w:r>
      <w:r w:rsidRPr="00ED3959">
        <w:t>Evolutionary Games</w:t>
      </w:r>
      <w:r>
        <w:fldChar w:fldCharType="end"/>
      </w:r>
      <w:r>
        <w:t xml:space="preserve"> shows that games with evolutionary artificial intelligence techniques can be created. These games not only work but the show that these techniques can be used in real time in games. </w:t>
      </w:r>
    </w:p>
    <w:p w:rsidR="001B3533" w:rsidRDefault="001B3533" w:rsidP="00363482">
      <w:r>
        <w:t xml:space="preserve">Section 3.2 </w:t>
      </w:r>
      <w:r>
        <w:fldChar w:fldCharType="begin"/>
      </w:r>
      <w:r>
        <w:instrText xml:space="preserve"> REF _Ref352428703 \h </w:instrText>
      </w:r>
      <w:r w:rsidR="00363482">
        <w:instrText xml:space="preserve"> \* MERGEFORMAT </w:instrText>
      </w:r>
      <w:r>
        <w:fldChar w:fldCharType="separate"/>
      </w:r>
      <w:r w:rsidRPr="00ED3959">
        <w:t>Current Game Standards</w:t>
      </w:r>
      <w:r>
        <w:fldChar w:fldCharType="end"/>
      </w:r>
      <w:r>
        <w:t xml:space="preserve"> discusses the current standard of the artificial intelligence in the games industry. This section was aimed to show how much of a difference there is between the techniques currently being used in artificial intelligence and the ones being used in the games industry. </w:t>
      </w:r>
    </w:p>
    <w:p w:rsidR="001B3533" w:rsidRPr="00160FFA" w:rsidRDefault="001B3533" w:rsidP="00363482">
      <w:r>
        <w:t xml:space="preserve">Section 3.4 </w:t>
      </w:r>
      <w:r>
        <w:fldChar w:fldCharType="begin"/>
      </w:r>
      <w:r>
        <w:instrText xml:space="preserve"> REF _Ref351064410 \h </w:instrText>
      </w:r>
      <w:r w:rsidR="00363482">
        <w:instrText xml:space="preserve"> \* MERGEFORMAT </w:instrText>
      </w:r>
      <w:r>
        <w:fldChar w:fldCharType="separate"/>
      </w:r>
      <w:r w:rsidRPr="00ED3959">
        <w:t>Neural Networks</w:t>
      </w:r>
      <w:r>
        <w:fldChar w:fldCharType="end"/>
      </w:r>
      <w:r>
        <w:t xml:space="preserve"> discussed the basics of a neural network. A simple multi-layer feedforward neural network will be implemented in this project. This section also detailed the NEAT algorithm. This will not be implemented in this project, but if time constraints allow it, it may be created. This would solely be used to testing to see if this approach made any dramatic change to the results. </w:t>
      </w:r>
    </w:p>
    <w:p w:rsidR="001B3533" w:rsidRPr="001B3533" w:rsidRDefault="001B3533" w:rsidP="00363482">
      <w:pPr>
        <w:spacing w:line="276" w:lineRule="auto"/>
      </w:pPr>
      <w:r>
        <w:br w:type="page"/>
      </w:r>
    </w:p>
    <w:p w:rsidR="001B3533" w:rsidRDefault="001B3533" w:rsidP="00363482">
      <w:pPr>
        <w:pStyle w:val="Heading1"/>
      </w:pPr>
      <w:bookmarkStart w:id="69" w:name="_Toc363745738"/>
      <w:r>
        <w:lastRenderedPageBreak/>
        <w:t>Methodology</w:t>
      </w:r>
      <w:bookmarkEnd w:id="69"/>
    </w:p>
    <w:p w:rsidR="00581E4F" w:rsidRDefault="00581E4F" w:rsidP="00363482">
      <w:pPr>
        <w:pStyle w:val="Heading2"/>
      </w:pPr>
      <w:bookmarkStart w:id="70" w:name="_Toc363745739"/>
      <w:r>
        <w:t>Overview of the system</w:t>
      </w:r>
      <w:bookmarkEnd w:id="70"/>
    </w:p>
    <w:p w:rsidR="00581E4F" w:rsidRDefault="00581E4F" w:rsidP="00363482">
      <w:r>
        <w:t>The system being developed will contain 3 separate applications that will communicate</w:t>
      </w:r>
      <w:r w:rsidR="00876B70">
        <w:t xml:space="preserve"> with each other. The three applications are a game engine, an interface and lastly an</w:t>
      </w:r>
      <w:r w:rsidR="007C10E0">
        <w:t xml:space="preserve"> ANN</w:t>
      </w:r>
      <w:r w:rsidR="00876B70">
        <w:t xml:space="preserve"> application. The latter application will control an object within the game engine. In order to accomplish this there needs to be a buffer between the two in order for them to communicate appropriately. This is where the interface comes in. The game engine sends a message to the interface on what it should do. The interface then communicates with the other application, supplying it with the data it needs, and the external application responds and passes the result back, through the interface, to the game. The game then does this action. </w:t>
      </w:r>
    </w:p>
    <w:p w:rsidR="00876B70" w:rsidRDefault="00876B70" w:rsidP="00363482">
      <w:r>
        <w:t xml:space="preserve">This will use the client server architecture for the overall structure of this project. The game engine will act as the client to the interface, which will be a server to it, and the interface will act as a client to the external application. </w:t>
      </w:r>
    </w:p>
    <w:p w:rsidR="001A660D" w:rsidRPr="00581E4F" w:rsidRDefault="00B4549A" w:rsidP="00363482">
      <w:r>
        <w:t xml:space="preserve">Since this is being developed as a tool to aid developers it must be well documented. The developers need to be able to know what it is capable of and how it works. Therefore all the code in the interface needs to be documented to the highest quality. This involves not only stating what a certain function does </w:t>
      </w:r>
      <w:r w:rsidR="00B93A52">
        <w:t xml:space="preserve">but also how it achieves this. </w:t>
      </w:r>
    </w:p>
    <w:p w:rsidR="001B3533" w:rsidRDefault="004F434B" w:rsidP="004F434B">
      <w:pPr>
        <w:pStyle w:val="Heading2"/>
        <w:numPr>
          <w:ilvl w:val="0"/>
          <w:numId w:val="0"/>
        </w:numPr>
      </w:pPr>
      <w:r w:rsidRPr="004F434B">
        <w:t xml:space="preserve"> </w:t>
      </w:r>
      <w:bookmarkStart w:id="71" w:name="_Toc363745740"/>
      <w:r w:rsidR="001B3533">
        <w:t>Prototype Method</w:t>
      </w:r>
      <w:bookmarkEnd w:id="71"/>
    </w:p>
    <w:p w:rsidR="004B7131" w:rsidRDefault="004B7131" w:rsidP="00363482">
      <w:r>
        <w:t>This project will take the prototype development approach to development. This means that over the course of development</w:t>
      </w:r>
      <w:r w:rsidR="00B4549A">
        <w:t>,</w:t>
      </w:r>
      <w:r>
        <w:t xml:space="preserve"> many separate pieces of the overall project will be created. The first prototype will be very basic but the prototypes will increase in difficulty and complexity. This allows the author to focus on smaller parts of the project one at a time, instead of trying to do the full thing from the start. It also gives the author something to fall back on if the end product cannot be done. This was a concern for this project as no other projects like this was found. </w:t>
      </w:r>
    </w:p>
    <w:p w:rsidR="003D18F2" w:rsidRDefault="00B4549A" w:rsidP="00B93A52">
      <w:pPr>
        <w:rPr>
          <w:rFonts w:cs="Arial"/>
          <w:b/>
          <w:bCs/>
          <w:iCs/>
          <w:kern w:val="32"/>
          <w:sz w:val="26"/>
          <w:szCs w:val="26"/>
        </w:rPr>
      </w:pPr>
      <w:r>
        <w:t xml:space="preserve">This allows the larger product to be split into smaller simpler pieces that are built up until they are the final product. </w:t>
      </w:r>
      <w:r w:rsidR="003D18F2">
        <w:br w:type="page"/>
      </w:r>
    </w:p>
    <w:p w:rsidR="004B7131" w:rsidRDefault="004B7131" w:rsidP="00363482">
      <w:pPr>
        <w:pStyle w:val="Heading3"/>
      </w:pPr>
      <w:r>
        <w:lastRenderedPageBreak/>
        <w:t>Prototype One</w:t>
      </w:r>
    </w:p>
    <w:p w:rsidR="0052491B" w:rsidRPr="0052491B" w:rsidRDefault="0052491B" w:rsidP="00363482">
      <w:pPr>
        <w:pStyle w:val="Heading4"/>
      </w:pPr>
      <w:r>
        <w:t>Design</w:t>
      </w:r>
    </w:p>
    <w:p w:rsidR="00136A16" w:rsidRDefault="00136A16" w:rsidP="00363482">
      <w:r>
        <w:t xml:space="preserve">The first prototype that will be developed will not feature the interface. Instead it will be built within the game engine. The first prototype will feature a bot, inside an environment, that will use the wander steering behaviour. The wander behaviour is a simple AI technique used within games. The bot will move forward at all times but a random amount of rotation will be applied to it constantly. This gives the bot a random movement behaviour that will explore the environment. </w:t>
      </w:r>
      <w:r w:rsidR="00040F49">
        <w:t>The amount of rotation can depend upon what kind of behaviour that the developer wants. If the amount of rotation is too large it can enable the bot to rotate 180 degrees. This is dependant as well upon the rate at what the new rotations are added. If th</w:t>
      </w:r>
      <w:r w:rsidR="00FC7FA7">
        <w:t xml:space="preserve">e </w:t>
      </w:r>
      <w:r w:rsidR="007B12D1">
        <w:t>rotation amount is high and the rate of adding is too high it could allow for a bot that will not move, inst</w:t>
      </w:r>
      <w:r w:rsidR="00BB7748">
        <w:t xml:space="preserve">ead it will rotate in a circle. Another </w:t>
      </w:r>
      <w:r w:rsidR="000E52B7">
        <w:t xml:space="preserve">problem that needs to be addressed is the ability to rotate in both directions. </w:t>
      </w:r>
      <w:r w:rsidR="00C865F4">
        <w:t>Therefore the random amount of rotation would either range from 0 to 360 degrees or have a range of 0 to x and 0 to –x. The problem with 0 to 360 degrees is that the bot would only rotate in one direction.</w:t>
      </w:r>
    </w:p>
    <w:p w:rsidR="00FF6D56" w:rsidRDefault="00FF6D56" w:rsidP="00363482">
      <w:pPr>
        <w:keepNext/>
      </w:pPr>
      <w:r>
        <w:rPr>
          <w:noProof/>
        </w:rPr>
        <w:drawing>
          <wp:inline distT="0" distB="0" distL="0" distR="0" wp14:anchorId="3A1B5AB5" wp14:editId="4673993C">
            <wp:extent cx="5499735" cy="30841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99735" cy="3084195"/>
                    </a:xfrm>
                    <a:prstGeom prst="rect">
                      <a:avLst/>
                    </a:prstGeom>
                    <a:noFill/>
                    <a:ln>
                      <a:noFill/>
                    </a:ln>
                  </pic:spPr>
                </pic:pic>
              </a:graphicData>
            </a:graphic>
          </wp:inline>
        </w:drawing>
      </w:r>
    </w:p>
    <w:p w:rsidR="00FF6D56" w:rsidRDefault="00FF6D56" w:rsidP="00363482">
      <w:pPr>
        <w:pStyle w:val="Caption"/>
        <w:jc w:val="both"/>
      </w:pPr>
      <w:bookmarkStart w:id="72" w:name="_Toc363506498"/>
      <w:r>
        <w:t xml:space="preserve">Figure </w:t>
      </w:r>
      <w:fldSimple w:instr=" SEQ Figure \* ARABIC ">
        <w:r w:rsidR="00245297">
          <w:rPr>
            <w:noProof/>
          </w:rPr>
          <w:t>5</w:t>
        </w:r>
      </w:fldSimple>
      <w:r>
        <w:t xml:space="preserve"> Diagram showing how the wander behaviour works.</w:t>
      </w:r>
      <w:bookmarkEnd w:id="72"/>
      <w:r>
        <w:t xml:space="preserve"> </w:t>
      </w:r>
    </w:p>
    <w:p w:rsidR="0052491B" w:rsidRDefault="0052491B" w:rsidP="00363482">
      <w:pPr>
        <w:pStyle w:val="Heading4"/>
      </w:pPr>
      <w:r>
        <w:lastRenderedPageBreak/>
        <w:t>Implementation</w:t>
      </w:r>
    </w:p>
    <w:p w:rsidR="00AD3948" w:rsidRDefault="000B014B" w:rsidP="00363482">
      <w:r>
        <w:t xml:space="preserve">The first thing created was the environment that will be used for this and future prototypes. This was a simple square floor with four walls surrounding it. </w:t>
      </w:r>
    </w:p>
    <w:p w:rsidR="00411F86" w:rsidRDefault="00411F86" w:rsidP="00363482">
      <w:r>
        <w:t xml:space="preserve">Next was the bot, the bot could have been a full 3D model but instead of having to find and incorporate this, a simple capsule model that is provided in Unity was used. </w:t>
      </w:r>
      <w:r w:rsidR="00651D61">
        <w:t xml:space="preserve">This saves time as the developer now no longer has to deal with the complexities of using an external 3D model. </w:t>
      </w:r>
    </w:p>
    <w:p w:rsidR="00D90509" w:rsidRDefault="00796909" w:rsidP="00363482">
      <w:r>
        <w:t xml:space="preserve">Next the </w:t>
      </w:r>
      <w:r w:rsidR="00583944">
        <w:t xml:space="preserve">behaviour was created. The rate of adding was selected to happen during every update. </w:t>
      </w:r>
      <w:r w:rsidR="003A1F9D">
        <w:t xml:space="preserve">This was selected as it would provide a stable rate and that it would be simple to incorporate. </w:t>
      </w:r>
      <w:r w:rsidR="00552A14">
        <w:t xml:space="preserve">The update cycle happens roughly 30 times a second, therefore the range must </w:t>
      </w:r>
      <w:r w:rsidR="009E3943">
        <w:t xml:space="preserve">be small, to avoid </w:t>
      </w:r>
      <w:r w:rsidR="00BD7F7F">
        <w:t xml:space="preserve">the bot constantly rotating round in a circle. </w:t>
      </w:r>
    </w:p>
    <w:p w:rsidR="00515AF1" w:rsidRDefault="00515AF1" w:rsidP="00363482">
      <w:r>
        <w:t xml:space="preserve">After some trial and error the range of -10 to 10 was selected. This provided the bot with a wide enough range that it can move off in one direction, but small enough for it not to rotate round in a circle. If it did select to rotate round in a circle it had a wide turning circle. </w:t>
      </w:r>
      <w:r w:rsidR="0079270F">
        <w:t xml:space="preserve">The first value used was -20 to 20. This provided a bot that jittered about the environment, barely moving through it at all. The smaller range of -10 and 10 provided a </w:t>
      </w:r>
      <w:r w:rsidR="00471EB1">
        <w:t>smoother behaviour that always moved forward.</w:t>
      </w:r>
    </w:p>
    <w:p w:rsidR="00135E80" w:rsidRDefault="00135E80" w:rsidP="00363482">
      <w:r>
        <w:t xml:space="preserve">The only difficulty was stopping the bot from exiting the environment, which was easily fixed by putting a collider on every object it might collide with and by putting a rigidbody on the bot. A rigidbody is part of the physics engine within Unity. This removed the bots ability to move through the walls. Also another problem was restricting the bot to rotate only on one axis. This was also solved with the rigidbody as it allows for certain to be frozen and not change. </w:t>
      </w:r>
    </w:p>
    <w:p w:rsidR="00135E80" w:rsidRDefault="00135E80" w:rsidP="00363482">
      <w:r>
        <w:t>Also the raycast was added at this part of the project solely because the author wanted to know that the bots x and z axis had definitely frozen and would not alter.</w:t>
      </w:r>
    </w:p>
    <w:p w:rsidR="00F40B1E" w:rsidRDefault="00F40B1E" w:rsidP="00363482"/>
    <w:p w:rsidR="002E1C61" w:rsidRPr="002E1C61" w:rsidRDefault="002E1C61" w:rsidP="00363482"/>
    <w:p w:rsidR="0052491B" w:rsidRDefault="0052491B" w:rsidP="00363482">
      <w:pPr>
        <w:pStyle w:val="Heading4"/>
      </w:pPr>
      <w:r>
        <w:lastRenderedPageBreak/>
        <w:t>Evaluation</w:t>
      </w:r>
    </w:p>
    <w:p w:rsidR="0052491B" w:rsidRDefault="0052491B" w:rsidP="00363482">
      <w:r>
        <w:t xml:space="preserve">Prototype one was a full success. The wander behaviour was correctly written with correct parameters. The bot wanders about the environment completely at random. </w:t>
      </w:r>
      <w:r w:rsidR="00E008EC">
        <w:t xml:space="preserve">The range of rotation was small enough that it provided a smooth behaviour but still allowed the bot to have a fairly small turning circle. </w:t>
      </w:r>
    </w:p>
    <w:p w:rsidR="0052491B" w:rsidRDefault="0052491B" w:rsidP="00363482">
      <w:r>
        <w:rPr>
          <w:noProof/>
        </w:rPr>
        <w:drawing>
          <wp:inline distT="0" distB="0" distL="0" distR="0" wp14:anchorId="5BCA7793" wp14:editId="015A2802">
            <wp:extent cx="5732145" cy="3234690"/>
            <wp:effectExtent l="0" t="0" r="190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2145" cy="3234690"/>
                    </a:xfrm>
                    <a:prstGeom prst="rect">
                      <a:avLst/>
                    </a:prstGeom>
                    <a:noFill/>
                    <a:ln>
                      <a:noFill/>
                    </a:ln>
                  </pic:spPr>
                </pic:pic>
              </a:graphicData>
            </a:graphic>
          </wp:inline>
        </w:drawing>
      </w:r>
    </w:p>
    <w:p w:rsidR="0052491B" w:rsidRDefault="0052491B" w:rsidP="00363482">
      <w:pPr>
        <w:pStyle w:val="Caption"/>
        <w:jc w:val="both"/>
      </w:pPr>
      <w:bookmarkStart w:id="73" w:name="_Toc363506499"/>
      <w:r>
        <w:t xml:space="preserve">Figure </w:t>
      </w:r>
      <w:fldSimple w:instr=" SEQ Figure \* ARABIC ">
        <w:r w:rsidR="00245297">
          <w:rPr>
            <w:noProof/>
          </w:rPr>
          <w:t>6</w:t>
        </w:r>
      </w:fldSimple>
      <w:r>
        <w:t>. Prototype one featuring a bot moving about its environment. The red line shows which direction it is currently facing.</w:t>
      </w:r>
      <w:bookmarkEnd w:id="73"/>
    </w:p>
    <w:p w:rsidR="003D18F2" w:rsidRPr="002C2F6F" w:rsidRDefault="003D18F2" w:rsidP="00363482">
      <w:pPr>
        <w:spacing w:after="200" w:line="276" w:lineRule="auto"/>
        <w:rPr>
          <w:rFonts w:cs="Arial"/>
          <w:b/>
          <w:iCs/>
          <w:kern w:val="32"/>
          <w:sz w:val="28"/>
          <w:szCs w:val="28"/>
        </w:rPr>
      </w:pPr>
    </w:p>
    <w:p w:rsidR="002C2F6F" w:rsidRDefault="002C2F6F" w:rsidP="00363482">
      <w:pPr>
        <w:spacing w:after="200" w:line="276" w:lineRule="auto"/>
        <w:rPr>
          <w:rFonts w:cs="Arial"/>
          <w:b/>
          <w:bCs/>
          <w:iCs/>
          <w:kern w:val="32"/>
          <w:sz w:val="26"/>
          <w:szCs w:val="26"/>
        </w:rPr>
      </w:pPr>
      <w:r>
        <w:br w:type="page"/>
      </w:r>
    </w:p>
    <w:p w:rsidR="004B7131" w:rsidRDefault="004B7131" w:rsidP="00363482">
      <w:pPr>
        <w:pStyle w:val="Heading3"/>
      </w:pPr>
      <w:r>
        <w:lastRenderedPageBreak/>
        <w:t>Prototype Two</w:t>
      </w:r>
    </w:p>
    <w:p w:rsidR="00A405A3" w:rsidRDefault="00A405A3" w:rsidP="00363482">
      <w:pPr>
        <w:pStyle w:val="Heading4"/>
      </w:pPr>
      <w:r>
        <w:t xml:space="preserve">Design </w:t>
      </w:r>
    </w:p>
    <w:p w:rsidR="001B4F62" w:rsidRDefault="001B4F62" w:rsidP="00363482">
      <w:r>
        <w:t xml:space="preserve">Prototype Two will be the first prototype that will feature the interface. This prototype will have basic interaction between the game engine and the interface. This is to test if communication is possible between the two. </w:t>
      </w:r>
    </w:p>
    <w:p w:rsidR="001B4F62" w:rsidRDefault="001B4F62" w:rsidP="00363482">
      <w:r>
        <w:t xml:space="preserve">This prototype features the same environment and bot as prototype one. The bot does not have the wander behaviour and will be static throughout. The new feature is the button on the screen in the game. When this is clicked it sends a message to the interface and the interface will respond to this. A simple counter to keep track of how many times the button was clicked was chosen as the author needed to test how variables were stored on the server. The button will send the message to the server, the server will increase the current counter then it will return he value to the game, which is then printed into the console. </w:t>
      </w:r>
    </w:p>
    <w:p w:rsidR="001B4F62" w:rsidRDefault="001B4F62" w:rsidP="00363482">
      <w:r>
        <w:t xml:space="preserve">The reason why it is a button rather than say a constant event is due to fears of overloading the system with too many calls to it. The next prototype will stress test the network to test if it can handle constant calls, but for this prototype only the concept of connecting the two are tested. </w:t>
      </w:r>
    </w:p>
    <w:p w:rsidR="00F14590" w:rsidRDefault="00F14590" w:rsidP="00363482">
      <w:r>
        <w:rPr>
          <w:noProof/>
        </w:rPr>
        <w:drawing>
          <wp:inline distT="0" distB="0" distL="0" distR="0" wp14:anchorId="7ABD93E3" wp14:editId="55DF7063">
            <wp:extent cx="5730875" cy="640080"/>
            <wp:effectExtent l="0" t="0" r="317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875" cy="640080"/>
                    </a:xfrm>
                    <a:prstGeom prst="rect">
                      <a:avLst/>
                    </a:prstGeom>
                    <a:noFill/>
                  </pic:spPr>
                </pic:pic>
              </a:graphicData>
            </a:graphic>
          </wp:inline>
        </w:drawing>
      </w:r>
    </w:p>
    <w:p w:rsidR="00084D15" w:rsidRDefault="00084D15" w:rsidP="00363482">
      <w:pPr>
        <w:pStyle w:val="Caption"/>
        <w:jc w:val="both"/>
      </w:pPr>
      <w:bookmarkStart w:id="74" w:name="_Toc363506500"/>
      <w:r>
        <w:t xml:space="preserve">Figure </w:t>
      </w:r>
      <w:fldSimple w:instr=" SEQ Figure \* ARABIC ">
        <w:r w:rsidR="00245297">
          <w:rPr>
            <w:noProof/>
          </w:rPr>
          <w:t>7</w:t>
        </w:r>
      </w:fldSimple>
      <w:r>
        <w:t xml:space="preserve"> Overview of the process that takes place in this prototype.</w:t>
      </w:r>
      <w:bookmarkEnd w:id="74"/>
    </w:p>
    <w:p w:rsidR="00A405A3" w:rsidRDefault="00A405A3" w:rsidP="00363482"/>
    <w:p w:rsidR="00A405A3" w:rsidRDefault="00A405A3" w:rsidP="00363482">
      <w:pPr>
        <w:pStyle w:val="Heading4"/>
      </w:pPr>
      <w:r>
        <w:t>Implementation</w:t>
      </w:r>
    </w:p>
    <w:p w:rsidR="00524351" w:rsidRDefault="00AF3EDD" w:rsidP="00363482">
      <w:r>
        <w:t xml:space="preserve">This starts from prototype one, the only difference is that the script with the wander behaviour has been removed. </w:t>
      </w:r>
      <w:r w:rsidR="00084D15">
        <w:t xml:space="preserve">The first item to create was the interface. </w:t>
      </w:r>
    </w:p>
    <w:p w:rsidR="00524351" w:rsidRDefault="00524351" w:rsidP="00363482">
      <w:r>
        <w:t xml:space="preserve">During development it became apparent that using WCF with Unity is far more complex than originally expected. After numerous attempts to get WCF working it was abandoned in favour of ASMX, which is itself an older version of WCF. </w:t>
      </w:r>
    </w:p>
    <w:p w:rsidR="00C54116" w:rsidRDefault="00C26EB6" w:rsidP="00363482">
      <w:r>
        <w:lastRenderedPageBreak/>
        <w:t>Creating the interface in ASMX</w:t>
      </w:r>
      <w:r w:rsidR="00D90595">
        <w:t xml:space="preserve"> was relatively </w:t>
      </w:r>
      <w:r w:rsidR="00D83C82">
        <w:t xml:space="preserve">straight forward. The developer writes the functions that they want and they make them web functions. </w:t>
      </w:r>
      <w:r w:rsidR="00C54116">
        <w:t>A function was created that takes in a</w:t>
      </w:r>
      <w:r w:rsidR="00A701EE">
        <w:t>n</w:t>
      </w:r>
      <w:r w:rsidR="00C54116">
        <w:t xml:space="preserve"> integer and adds it to the current count and returns the result. The interface contains an </w:t>
      </w:r>
      <w:r w:rsidR="00A701EE">
        <w:t xml:space="preserve">integer variable that acts as an </w:t>
      </w:r>
      <w:r w:rsidR="008B7CB5">
        <w:t>accumulator, which</w:t>
      </w:r>
      <w:r w:rsidR="00A701EE">
        <w:t xml:space="preserve"> keeps track of the number of times that the function has been called. </w:t>
      </w:r>
    </w:p>
    <w:p w:rsidR="00A405A3" w:rsidRDefault="00D83C82" w:rsidP="00363482">
      <w:r>
        <w:t>Once</w:t>
      </w:r>
      <w:r w:rsidR="008B7CB5">
        <w:t xml:space="preserve"> the developer has written the functions</w:t>
      </w:r>
      <w:r>
        <w:t xml:space="preserve"> they have to start the server. Once the server is up, the developer can make the server generate code that will deal with the connections and other low level details. </w:t>
      </w:r>
      <w:r w:rsidR="000E02AD">
        <w:t>This code is then placed within Unity.</w:t>
      </w:r>
    </w:p>
    <w:p w:rsidR="000E02AD" w:rsidRDefault="000E02AD" w:rsidP="00363482">
      <w:r>
        <w:t xml:space="preserve">Since this code has been generated and placed inside Unity, the next step is to </w:t>
      </w:r>
      <w:r w:rsidR="006C0989">
        <w:t xml:space="preserve">use this code within the game. A script was written to send a message to the server and print out the result. Once it was established that this worked the next stage was creating a button on screen that would allow the player to click it, and each time it was clicked that it would send a message to the server. </w:t>
      </w:r>
    </w:p>
    <w:p w:rsidR="00A405A3" w:rsidRPr="00A405A3" w:rsidRDefault="00A405A3" w:rsidP="00363482">
      <w:pPr>
        <w:pStyle w:val="Heading4"/>
      </w:pPr>
      <w:r>
        <w:t xml:space="preserve">Evaluation </w:t>
      </w:r>
    </w:p>
    <w:p w:rsidR="00524351" w:rsidRDefault="00524351" w:rsidP="00363482">
      <w:r>
        <w:t xml:space="preserve">Prototype two featured a few differences from the original </w:t>
      </w:r>
      <w:r w:rsidR="007372C4">
        <w:t>plan but that was low level minor differences</w:t>
      </w:r>
      <w:r>
        <w:t xml:space="preserve">. Overall in the end the prototype is exactly that was described in the methodology. </w:t>
      </w:r>
    </w:p>
    <w:p w:rsidR="00DD5A4F" w:rsidRDefault="00DD5A4F" w:rsidP="00363482"/>
    <w:p w:rsidR="00F14590" w:rsidRDefault="00DD5A4F" w:rsidP="00363482">
      <w:pPr>
        <w:keepNext/>
        <w:spacing w:after="200" w:line="276" w:lineRule="auto"/>
      </w:pPr>
      <w:r w:rsidRPr="00F422F6">
        <w:rPr>
          <w:noProof/>
        </w:rPr>
        <w:drawing>
          <wp:inline distT="0" distB="0" distL="0" distR="0" wp14:anchorId="77E7742E" wp14:editId="05611056">
            <wp:extent cx="5718175" cy="3016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8175" cy="3016250"/>
                    </a:xfrm>
                    <a:prstGeom prst="rect">
                      <a:avLst/>
                    </a:prstGeom>
                    <a:noFill/>
                    <a:ln>
                      <a:noFill/>
                    </a:ln>
                  </pic:spPr>
                </pic:pic>
              </a:graphicData>
            </a:graphic>
          </wp:inline>
        </w:drawing>
      </w:r>
    </w:p>
    <w:p w:rsidR="00DD5A4F" w:rsidRPr="00F422F6" w:rsidRDefault="00F14590" w:rsidP="00363482">
      <w:pPr>
        <w:pStyle w:val="Caption"/>
        <w:jc w:val="both"/>
      </w:pPr>
      <w:bookmarkStart w:id="75" w:name="_Toc363506501"/>
      <w:r>
        <w:t xml:space="preserve">Figure </w:t>
      </w:r>
      <w:fldSimple w:instr=" SEQ Figure \* ARABIC ">
        <w:r w:rsidR="00245297">
          <w:rPr>
            <w:noProof/>
          </w:rPr>
          <w:t>8</w:t>
        </w:r>
      </w:fldSimple>
      <w:r w:rsidRPr="00F14590">
        <w:t xml:space="preserve"> </w:t>
      </w:r>
      <w:r>
        <w:t>Prototype two with its button to communicate with the interface.</w:t>
      </w:r>
      <w:bookmarkEnd w:id="75"/>
    </w:p>
    <w:p w:rsidR="00B22682" w:rsidRPr="00B22682" w:rsidRDefault="00B22682" w:rsidP="00363482">
      <w:pPr>
        <w:rPr>
          <w:lang w:eastAsia="en-US"/>
        </w:rPr>
      </w:pPr>
    </w:p>
    <w:p w:rsidR="004B7131" w:rsidRDefault="004B7131" w:rsidP="00363482">
      <w:pPr>
        <w:pStyle w:val="Heading3"/>
      </w:pPr>
      <w:r>
        <w:t>Prototype Three</w:t>
      </w:r>
    </w:p>
    <w:p w:rsidR="008753FC" w:rsidRDefault="008753FC" w:rsidP="00363482">
      <w:pPr>
        <w:pStyle w:val="Heading4"/>
      </w:pPr>
      <w:r>
        <w:t>Design</w:t>
      </w:r>
    </w:p>
    <w:p w:rsidR="00C54116" w:rsidRDefault="00C54116" w:rsidP="00363482">
      <w:r>
        <w:t>Prototype three is a mixture of the two previous prototypes. The bot in the environment will use the wander behaviour again but this time the random values will be generated with the interface. The range will remain the same but the interface will be providing this data. The main reason behind this prototype was to test the interface to see if it can keep up with the game engines frame rate. In the game engine the</w:t>
      </w:r>
      <w:r w:rsidR="007404F8">
        <w:t xml:space="preserve"> frame </w:t>
      </w:r>
      <w:r>
        <w:t xml:space="preserve">rate is 30 frames per second. Therefore the interface must receive this function call, process the data and return a value before the next frame happens. </w:t>
      </w:r>
    </w:p>
    <w:p w:rsidR="008753FC" w:rsidRDefault="002A6652" w:rsidP="00363482">
      <w:r>
        <w:rPr>
          <w:noProof/>
        </w:rPr>
        <w:drawing>
          <wp:inline distT="0" distB="0" distL="0" distR="0" wp14:anchorId="31C88E12" wp14:editId="75FF0F45">
            <wp:extent cx="2893060" cy="22110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93060" cy="2211070"/>
                    </a:xfrm>
                    <a:prstGeom prst="rect">
                      <a:avLst/>
                    </a:prstGeom>
                    <a:noFill/>
                    <a:ln>
                      <a:noFill/>
                    </a:ln>
                  </pic:spPr>
                </pic:pic>
              </a:graphicData>
            </a:graphic>
          </wp:inline>
        </w:drawing>
      </w:r>
    </w:p>
    <w:p w:rsidR="002A6652" w:rsidRDefault="002A6652" w:rsidP="002A6652">
      <w:pPr>
        <w:pStyle w:val="Caption"/>
      </w:pPr>
      <w:r>
        <w:t xml:space="preserve">Figure </w:t>
      </w:r>
      <w:fldSimple w:instr=" SEQ Figure \* ARABIC ">
        <w:r w:rsidR="00245297">
          <w:rPr>
            <w:noProof/>
          </w:rPr>
          <w:t>9</w:t>
        </w:r>
      </w:fldSimple>
      <w:r>
        <w:t xml:space="preserve"> Overview of the prototype</w:t>
      </w:r>
    </w:p>
    <w:p w:rsidR="008753FC" w:rsidRDefault="008753FC" w:rsidP="00363482">
      <w:pPr>
        <w:pStyle w:val="Heading4"/>
      </w:pPr>
      <w:r>
        <w:t>Implementation</w:t>
      </w:r>
    </w:p>
    <w:p w:rsidR="007404F8" w:rsidRPr="007404F8" w:rsidRDefault="007404F8" w:rsidP="00363482">
      <w:r>
        <w:t xml:space="preserve">Firstly a new function was created within the interface. This function generated a random value between two ranges, given </w:t>
      </w:r>
      <w:r w:rsidR="00DD190F">
        <w:t>as</w:t>
      </w:r>
      <w:r>
        <w:t xml:space="preserve"> input parameters. </w:t>
      </w:r>
      <w:r w:rsidR="00DD190F">
        <w:t xml:space="preserve">This would serve as the random value that would be given to the </w:t>
      </w:r>
      <w:r w:rsidR="002A6652">
        <w:t xml:space="preserve">wander behaviour that exists within the game engine. </w:t>
      </w:r>
    </w:p>
    <w:p w:rsidR="008753FC" w:rsidRDefault="008753FC" w:rsidP="002A6652">
      <w:pPr>
        <w:pStyle w:val="Heading4"/>
      </w:pPr>
      <w:r>
        <w:t>Evaluation</w:t>
      </w:r>
    </w:p>
    <w:p w:rsidR="00F422F6" w:rsidRPr="00F422F6" w:rsidRDefault="00F422F6" w:rsidP="00363482">
      <w:r>
        <w:t xml:space="preserve">This prototype was viewed as a success as it achieves what it originally aimed to. </w:t>
      </w:r>
    </w:p>
    <w:p w:rsidR="00F422F6" w:rsidRDefault="00F422F6" w:rsidP="00363482">
      <w:r>
        <w:t>The interface appeared to keep up with the game engines 30 frames per second rate. There was a little jittering but that was due to the computer it was running on and the tasks that it was also doing at the time.</w:t>
      </w:r>
    </w:p>
    <w:p w:rsidR="00431CFC" w:rsidRDefault="00431CFC" w:rsidP="00363482">
      <w:r>
        <w:lastRenderedPageBreak/>
        <w:t>Testing on another more powerful machine proved that it can run smoothly at 30 frames per second, with virtually no jittering or lag.</w:t>
      </w:r>
    </w:p>
    <w:p w:rsidR="00F422F6" w:rsidRDefault="00F422F6" w:rsidP="00363482">
      <w:pPr>
        <w:keepNext/>
        <w:spacing w:after="200" w:line="276" w:lineRule="auto"/>
      </w:pPr>
      <w:r>
        <w:rPr>
          <w:noProof/>
        </w:rPr>
        <w:drawing>
          <wp:inline distT="0" distB="0" distL="0" distR="0" wp14:anchorId="77BC5E06" wp14:editId="10700185">
            <wp:extent cx="5718175" cy="30295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8175" cy="3029585"/>
                    </a:xfrm>
                    <a:prstGeom prst="rect">
                      <a:avLst/>
                    </a:prstGeom>
                    <a:noFill/>
                    <a:ln>
                      <a:noFill/>
                    </a:ln>
                  </pic:spPr>
                </pic:pic>
              </a:graphicData>
            </a:graphic>
          </wp:inline>
        </w:drawing>
      </w:r>
    </w:p>
    <w:p w:rsidR="00F422F6" w:rsidRPr="00917992" w:rsidRDefault="00F422F6" w:rsidP="00363482">
      <w:pPr>
        <w:pStyle w:val="Caption"/>
        <w:jc w:val="both"/>
      </w:pPr>
      <w:bookmarkStart w:id="76" w:name="_Toc363506502"/>
      <w:r>
        <w:t xml:space="preserve">Figure </w:t>
      </w:r>
      <w:fldSimple w:instr=" SEQ Figure \* ARABIC ">
        <w:r w:rsidR="00245297">
          <w:rPr>
            <w:noProof/>
          </w:rPr>
          <w:t>10</w:t>
        </w:r>
      </w:fldSimple>
      <w:r>
        <w:t xml:space="preserve"> Prototype 3 that features a wander</w:t>
      </w:r>
      <w:r w:rsidR="003C2213">
        <w:t xml:space="preserve"> steering</w:t>
      </w:r>
      <w:r>
        <w:t xml:space="preserve"> behaviour, with its random numbers being generated by the interface, The altered colours of the environment is to help the reader see it.</w:t>
      </w:r>
      <w:bookmarkEnd w:id="76"/>
      <w:r>
        <w:t xml:space="preserve"> </w:t>
      </w:r>
    </w:p>
    <w:p w:rsidR="007964F2" w:rsidRDefault="007964F2" w:rsidP="00363482">
      <w:pPr>
        <w:spacing w:after="200" w:line="276" w:lineRule="auto"/>
        <w:rPr>
          <w:rFonts w:cs="Arial"/>
          <w:b/>
          <w:bCs/>
          <w:iCs/>
          <w:kern w:val="32"/>
          <w:sz w:val="26"/>
          <w:szCs w:val="26"/>
        </w:rPr>
      </w:pPr>
    </w:p>
    <w:p w:rsidR="00291BF4" w:rsidRDefault="00291BF4" w:rsidP="00363482">
      <w:pPr>
        <w:spacing w:after="200" w:line="276" w:lineRule="auto"/>
        <w:rPr>
          <w:rFonts w:cs="Arial"/>
          <w:b/>
          <w:bCs/>
          <w:iCs/>
          <w:kern w:val="32"/>
          <w:sz w:val="26"/>
          <w:szCs w:val="26"/>
        </w:rPr>
      </w:pPr>
      <w:r>
        <w:br w:type="page"/>
      </w:r>
    </w:p>
    <w:p w:rsidR="004B7131" w:rsidRDefault="004B7131" w:rsidP="00363482">
      <w:pPr>
        <w:pStyle w:val="Heading3"/>
      </w:pPr>
      <w:r>
        <w:lastRenderedPageBreak/>
        <w:t>Prototype Four</w:t>
      </w:r>
    </w:p>
    <w:p w:rsidR="001571B9" w:rsidRDefault="006576A9" w:rsidP="00363482">
      <w:pPr>
        <w:pStyle w:val="Heading4"/>
      </w:pPr>
      <w:r>
        <w:t>Design</w:t>
      </w:r>
    </w:p>
    <w:p w:rsidR="001571B9" w:rsidRDefault="00D06F5F" w:rsidP="00363482">
      <w:r>
        <w:t>This prototype is aimed to show the capabilities of the interface. Having not only it connecting to the game engine, but also having it connect to another application</w:t>
      </w:r>
      <w:r w:rsidR="00CB3758">
        <w:t>,</w:t>
      </w:r>
      <w:r>
        <w:t xml:space="preserve"> that is running an artificial neural network.</w:t>
      </w:r>
      <w:r w:rsidR="00A85C71">
        <w:t xml:space="preserve"> This ANN is</w:t>
      </w:r>
      <w:r w:rsidR="00291BF4">
        <w:t xml:space="preserve"> tasked with making the bot in the environment learn </w:t>
      </w:r>
      <w:r w:rsidR="00956470">
        <w:t>a certain</w:t>
      </w:r>
      <w:r w:rsidR="00291BF4">
        <w:t xml:space="preserve"> behaviour</w:t>
      </w:r>
      <w:r w:rsidR="00B03AC2">
        <w:t xml:space="preserve">. </w:t>
      </w:r>
    </w:p>
    <w:p w:rsidR="00291BF4" w:rsidRDefault="00291BF4" w:rsidP="00363482"/>
    <w:p w:rsidR="000D4895" w:rsidRDefault="000D4895" w:rsidP="00363482">
      <w:pPr>
        <w:keepNext/>
      </w:pPr>
      <w:r>
        <w:rPr>
          <w:noProof/>
        </w:rPr>
        <w:drawing>
          <wp:inline distT="0" distB="0" distL="0" distR="0" wp14:anchorId="33F7102D" wp14:editId="2834656B">
            <wp:extent cx="4763135" cy="23609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63135" cy="2360930"/>
                    </a:xfrm>
                    <a:prstGeom prst="rect">
                      <a:avLst/>
                    </a:prstGeom>
                    <a:noFill/>
                    <a:ln>
                      <a:noFill/>
                    </a:ln>
                  </pic:spPr>
                </pic:pic>
              </a:graphicData>
            </a:graphic>
          </wp:inline>
        </w:drawing>
      </w:r>
    </w:p>
    <w:p w:rsidR="000D4895" w:rsidRDefault="000D4895" w:rsidP="00363482">
      <w:pPr>
        <w:pStyle w:val="Caption"/>
        <w:jc w:val="both"/>
      </w:pPr>
      <w:bookmarkStart w:id="77" w:name="_Toc363506503"/>
      <w:r>
        <w:t xml:space="preserve">Figure </w:t>
      </w:r>
      <w:fldSimple w:instr=" SEQ Figure \* ARABIC ">
        <w:r w:rsidR="00245297">
          <w:rPr>
            <w:noProof/>
          </w:rPr>
          <w:t>11</w:t>
        </w:r>
      </w:fldSimple>
      <w:r>
        <w:t xml:space="preserve"> Overview of the system</w:t>
      </w:r>
      <w:bookmarkEnd w:id="77"/>
    </w:p>
    <w:p w:rsidR="00291BF4" w:rsidRDefault="00291BF4" w:rsidP="00245297">
      <w:pPr>
        <w:rPr>
          <w:lang w:eastAsia="en-US"/>
        </w:rPr>
      </w:pPr>
    </w:p>
    <w:p w:rsidR="003D1CB4" w:rsidRDefault="007964F2" w:rsidP="00363482">
      <w:pPr>
        <w:pStyle w:val="Heading4"/>
      </w:pPr>
      <w:r>
        <w:t>The</w:t>
      </w:r>
      <w:r w:rsidR="00291BF4">
        <w:t xml:space="preserve"> Artificial</w:t>
      </w:r>
      <w:r>
        <w:t xml:space="preserve"> Neural Network</w:t>
      </w:r>
    </w:p>
    <w:p w:rsidR="00291BF4" w:rsidRDefault="007964F2" w:rsidP="00363482">
      <w:r>
        <w:t>The ANN should be the first thing develo</w:t>
      </w:r>
      <w:r w:rsidR="00406B42">
        <w:t>ped for this prototype. Selecting the architecture and the correct activation functions as well as the other variable</w:t>
      </w:r>
      <w:r w:rsidR="00291BF4">
        <w:t>s</w:t>
      </w:r>
      <w:r w:rsidR="00406B42">
        <w:t xml:space="preserve"> is done by trial and error. </w:t>
      </w:r>
      <w:r w:rsidR="00717C2F">
        <w:t xml:space="preserve">There is no golden rule about how one should build it. </w:t>
      </w:r>
    </w:p>
    <w:p w:rsidR="008C13B2" w:rsidRDefault="00291BF4" w:rsidP="00363482">
      <w:r>
        <w:t xml:space="preserve">A simple feedforward multi-layered perceptron architecture was selected to be the original architecture. If this in any way it can easily be replaced for another architecture. </w:t>
      </w:r>
    </w:p>
    <w:p w:rsidR="001571B9" w:rsidRDefault="001571B9" w:rsidP="00363482">
      <w:r>
        <w:t>Inputs are the next key part, what should be fed into the network for it to learn about.</w:t>
      </w:r>
      <w:r w:rsidR="00362FCF">
        <w:t xml:space="preserve"> There are a number of poss</w:t>
      </w:r>
      <w:r w:rsidR="006634D3">
        <w:t xml:space="preserve">ible options to be fed into the ANN. It all depends on the purpose of the ANN. </w:t>
      </w:r>
    </w:p>
    <w:p w:rsidR="006A39EC" w:rsidRDefault="006A39EC" w:rsidP="00363482">
      <w:r>
        <w:lastRenderedPageBreak/>
        <w:t xml:space="preserve">The output nodes are yet again relative to what the ANN is trying to achieve. But since the ANN is trying to get the bot to learn a behaviour the output will be an action for the bot to do. This will no doubt include rotation, moving and maybe some other actions such as jumping. </w:t>
      </w:r>
    </w:p>
    <w:p w:rsidR="00D019BE" w:rsidRDefault="00E07384" w:rsidP="00363482">
      <w:r>
        <w:t xml:space="preserve">Since the ANN needs to be able to learn, a genetic algorithm will be produced to achieve this. The parameters of the GA are like the ANN a subject of trial and error. The fitness function of the GA will be relative to the </w:t>
      </w:r>
      <w:r w:rsidR="00FE6DF0">
        <w:t xml:space="preserve">ANN and the behaviour that the bot must learn. </w:t>
      </w:r>
    </w:p>
    <w:p w:rsidR="00E07384" w:rsidRDefault="00C205BE" w:rsidP="00363482">
      <w:r>
        <w:rPr>
          <w:noProof/>
        </w:rPr>
        <w:drawing>
          <wp:inline distT="0" distB="0" distL="0" distR="0" wp14:anchorId="3AC4C82B" wp14:editId="2A3FF03D">
            <wp:extent cx="5731510" cy="310871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3108711"/>
                    </a:xfrm>
                    <a:prstGeom prst="rect">
                      <a:avLst/>
                    </a:prstGeom>
                    <a:noFill/>
                    <a:ln>
                      <a:noFill/>
                    </a:ln>
                  </pic:spPr>
                </pic:pic>
              </a:graphicData>
            </a:graphic>
          </wp:inline>
        </w:drawing>
      </w:r>
    </w:p>
    <w:p w:rsidR="001571B9" w:rsidRDefault="00C205BE" w:rsidP="00363482">
      <w:pPr>
        <w:pStyle w:val="Caption"/>
        <w:jc w:val="both"/>
      </w:pPr>
      <w:bookmarkStart w:id="78" w:name="_Toc363506504"/>
      <w:r>
        <w:t xml:space="preserve">Figure </w:t>
      </w:r>
      <w:fldSimple w:instr=" SEQ Figure \* ARABIC ">
        <w:r w:rsidR="00245297">
          <w:rPr>
            <w:noProof/>
          </w:rPr>
          <w:t>13</w:t>
        </w:r>
      </w:fldSimple>
      <w:r>
        <w:t xml:space="preserve"> Architecture of the ANN</w:t>
      </w:r>
      <w:bookmarkEnd w:id="78"/>
    </w:p>
    <w:p w:rsidR="00C205BE" w:rsidRDefault="00C205BE" w:rsidP="00363482">
      <w:pPr>
        <w:pStyle w:val="Heading4"/>
        <w:rPr>
          <w:lang w:eastAsia="en-US"/>
        </w:rPr>
      </w:pPr>
      <w:r>
        <w:rPr>
          <w:lang w:eastAsia="en-US"/>
        </w:rPr>
        <w:t>Implementation</w:t>
      </w:r>
    </w:p>
    <w:p w:rsidR="00C205BE" w:rsidRDefault="00634514" w:rsidP="00363482">
      <w:pPr>
        <w:rPr>
          <w:lang w:eastAsia="en-US"/>
        </w:rPr>
      </w:pPr>
      <w:r>
        <w:rPr>
          <w:lang w:eastAsia="en-US"/>
        </w:rPr>
        <w:t xml:space="preserve">The first part of creating the neural network was creating all the nodes and connecting all of them together. This was straight forwards. The original </w:t>
      </w:r>
      <w:r w:rsidR="00954CDC">
        <w:rPr>
          <w:lang w:eastAsia="en-US"/>
        </w:rPr>
        <w:t>value of 5 nodes in the hidden layer was</w:t>
      </w:r>
      <w:r>
        <w:rPr>
          <w:lang w:eastAsia="en-US"/>
        </w:rPr>
        <w:t xml:space="preserve"> selected as a default value, along with the single layer of hidden nodes. </w:t>
      </w:r>
      <w:r w:rsidR="00907D52">
        <w:rPr>
          <w:lang w:eastAsia="en-US"/>
        </w:rPr>
        <w:t xml:space="preserve">These values were suitable for change if necessary. The nodes have to have an activation function, originally selected was the threshold activation function. But this was rejected as the output needed to be negative as well as positive. </w:t>
      </w:r>
      <w:r w:rsidR="004F19A6">
        <w:rPr>
          <w:lang w:eastAsia="en-US"/>
        </w:rPr>
        <w:t xml:space="preserve">Instead the hyperbolic tangent function was selected as it could allow for positive and negative values. </w:t>
      </w:r>
      <w:r w:rsidR="00326E56">
        <w:rPr>
          <w:lang w:eastAsia="en-US"/>
        </w:rPr>
        <w:t xml:space="preserve">The range of the weights for the connections was selected to be between -1 and 1. This provides a suitable range. </w:t>
      </w:r>
    </w:p>
    <w:p w:rsidR="00966A3D" w:rsidRPr="00C205BE" w:rsidRDefault="00966A3D" w:rsidP="00363482">
      <w:pPr>
        <w:rPr>
          <w:lang w:eastAsia="en-US"/>
        </w:rPr>
      </w:pPr>
      <w:r>
        <w:rPr>
          <w:lang w:eastAsia="en-US"/>
        </w:rPr>
        <w:lastRenderedPageBreak/>
        <w:t xml:space="preserve">The GA was setup with the default parameters of 25% for crossover rate. This means that each generation that 25% of the best members will carry through to the next generation. </w:t>
      </w:r>
      <w:r w:rsidR="000F40D3">
        <w:rPr>
          <w:lang w:eastAsia="en-US"/>
        </w:rPr>
        <w:t xml:space="preserve">The population size is kept to 10, due to each member having to run for a certain amount of time to establish their fitness. </w:t>
      </w:r>
      <w:r w:rsidR="00426129">
        <w:rPr>
          <w:lang w:eastAsia="en-US"/>
        </w:rPr>
        <w:t xml:space="preserve">The mutation rate was set to 8%. Tournament selection was chosen as the selection method, providing the GA with a fair way of selecting individuals to cross. </w:t>
      </w:r>
      <w:r w:rsidR="001F2503">
        <w:rPr>
          <w:lang w:eastAsia="en-US"/>
        </w:rPr>
        <w:t xml:space="preserve">Single point crossover was selected as the crossover method. This was the simplest and could provide good results. </w:t>
      </w:r>
      <w:r w:rsidR="001661F5">
        <w:rPr>
          <w:lang w:eastAsia="en-US"/>
        </w:rPr>
        <w:t>All of these can be altered or swapped for different methods depending on the results of the network in the next section.</w:t>
      </w:r>
    </w:p>
    <w:p w:rsidR="00C205BE" w:rsidRPr="00C205BE" w:rsidRDefault="00D019BE" w:rsidP="00363482">
      <w:pPr>
        <w:rPr>
          <w:lang w:eastAsia="en-US"/>
        </w:rPr>
      </w:pPr>
      <w:r>
        <w:rPr>
          <w:lang w:eastAsia="en-US"/>
        </w:rPr>
        <w:t xml:space="preserve">Training time was also a key thing to balance in the training of the ANN bot. If the time given was too little the bot might not be able to get the highest fitness possible. Originally set to 10 seconds, this proved to be far too short, therefore it was increased to 30 seconds which gave substantially better results. </w:t>
      </w:r>
    </w:p>
    <w:p w:rsidR="003D1CB4" w:rsidRDefault="003D1CB4" w:rsidP="00363482">
      <w:pPr>
        <w:pStyle w:val="Heading4"/>
      </w:pPr>
      <w:r>
        <w:t>Need for a delay</w:t>
      </w:r>
    </w:p>
    <w:p w:rsidR="00886FD2" w:rsidRPr="00886FD2" w:rsidRDefault="00886FD2" w:rsidP="00363482">
      <w:r>
        <w:t xml:space="preserve">There needed to be a delay in this prototype. Setting up the neural network is a complex task, resulting in time taken in to fully accomplish this. </w:t>
      </w:r>
      <w:r w:rsidR="004263FF">
        <w:t xml:space="preserve">Within Unity there is a Start and an Update function. When the game is first started it runs the Start function once. Straight after this the Update function is called, and continues to be called up until the game stops. The function that sets up the neural network within the interface is called in the Start function, then the run command for the neural network is ran in the Update function. This made sense as since Start only ran once it and setting up the neural network only needs to happen once a game. The problem was that the Update function might happen when the ANN is still being set up. This can cause major problems in the system. Therefore a delay function was created. Luckily Unity provides a function that acts as a delay. This was incorporated into the </w:t>
      </w:r>
      <w:r w:rsidR="00D21A56">
        <w:t xml:space="preserve">Update function, while the Update function could still be happen when the ANN is still being setup. All the code is hidden in an if statement, meaning that none of the code relating to the ANN could run until a certain amount of time has passed. </w:t>
      </w:r>
      <w:r w:rsidR="002E5D5C">
        <w:t xml:space="preserve">This created an effective delay function. Also when the ANN needed to generate a new population of chromosomes to be tested the delay function is called again, stopping the ANN being run when it is busy creating a new population. </w:t>
      </w:r>
    </w:p>
    <w:p w:rsidR="00B22682" w:rsidRDefault="009239B4" w:rsidP="00363482">
      <w:pPr>
        <w:pStyle w:val="Heading4"/>
      </w:pPr>
      <w:r>
        <w:lastRenderedPageBreak/>
        <w:t>Connecting two servers</w:t>
      </w:r>
    </w:p>
    <w:p w:rsidR="00885BAB" w:rsidRDefault="009239B4" w:rsidP="00363482">
      <w:r>
        <w:t xml:space="preserve">The original idea was to have the ANN running on a different application and have the interface communicate with it. </w:t>
      </w:r>
      <w:r w:rsidR="00C50EE2">
        <w:t xml:space="preserve">This proved extremely difficult as </w:t>
      </w:r>
      <w:r w:rsidR="00A7451B">
        <w:t xml:space="preserve">not only would it not run, it would full crash the machine it was running on. This was true even when giving the server a completely different port to run on. </w:t>
      </w:r>
      <w:r w:rsidR="009415F8">
        <w:t>After numerous attempts to fix this t</w:t>
      </w:r>
      <w:r w:rsidR="00A6393B">
        <w:t xml:space="preserve">he second sever was abandoned. Instead the code was transferred into the interface in order for the game engine to use it. This was a fix needed until the second server issues were resolved. But these issues were never resolved, so the ANN was incorporated into the interface fully. </w:t>
      </w:r>
      <w:r w:rsidR="00C50EE2">
        <w:t xml:space="preserve"> </w:t>
      </w:r>
    </w:p>
    <w:p w:rsidR="00F611B4" w:rsidRDefault="00F611B4" w:rsidP="00F611B4">
      <w:pPr>
        <w:pStyle w:val="Heading4"/>
      </w:pPr>
      <w:r>
        <w:t>Two node output architecture</w:t>
      </w:r>
    </w:p>
    <w:p w:rsidR="00F611B4" w:rsidRPr="00F611B4" w:rsidRDefault="00F611B4" w:rsidP="00F611B4">
      <w:r>
        <w:t>During training it became apparent that the single node output was not achieving high enough results for the fitness. Upon closer observation it was clear that the bot would move closer to the target bot, and then move right pas</w:t>
      </w:r>
      <w:r w:rsidR="009D3BAF">
        <w:t>t it. In order to fix this an alteration to the network was needed. A new output node was created, which serves as the momentum of the ANN bot. In the previous version the bot would constantly move forward at a constant speed. In this new version the speed that it could move at was given by</w:t>
      </w:r>
      <w:r w:rsidR="007E6FEF">
        <w:t xml:space="preserve"> one of</w:t>
      </w:r>
      <w:r w:rsidR="009D3BAF">
        <w:t xml:space="preserve"> the </w:t>
      </w:r>
      <w:r w:rsidR="007E6FEF">
        <w:t xml:space="preserve">ANN’s output nodes. </w:t>
      </w:r>
      <w:r w:rsidR="0005337C">
        <w:t>This now meant that the bot could also move backwards. Upon first training the bot with the new architecture it became apparent that the bot preferred to move backwards.</w:t>
      </w:r>
    </w:p>
    <w:p w:rsidR="006E6DE3" w:rsidRDefault="006E6DE3" w:rsidP="006E6DE3">
      <w:pPr>
        <w:keepNext/>
      </w:pPr>
      <w:r>
        <w:rPr>
          <w:noProof/>
        </w:rPr>
        <w:drawing>
          <wp:inline distT="0" distB="0" distL="0" distR="0" wp14:anchorId="71F02D19" wp14:editId="25FF093A">
            <wp:extent cx="5731510" cy="27526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2752686"/>
                    </a:xfrm>
                    <a:prstGeom prst="rect">
                      <a:avLst/>
                    </a:prstGeom>
                    <a:noFill/>
                    <a:ln>
                      <a:noFill/>
                    </a:ln>
                  </pic:spPr>
                </pic:pic>
              </a:graphicData>
            </a:graphic>
          </wp:inline>
        </w:drawing>
      </w:r>
    </w:p>
    <w:p w:rsidR="006E6DE3" w:rsidRPr="00D70C96" w:rsidRDefault="006E6DE3" w:rsidP="006E6DE3">
      <w:pPr>
        <w:pStyle w:val="Caption"/>
        <w:jc w:val="both"/>
      </w:pPr>
      <w:bookmarkStart w:id="79" w:name="_Toc363506505"/>
      <w:r>
        <w:t xml:space="preserve">Figure </w:t>
      </w:r>
      <w:fldSimple w:instr=" SEQ Figure \* ARABIC ">
        <w:r w:rsidR="00245297">
          <w:rPr>
            <w:noProof/>
          </w:rPr>
          <w:t>14</w:t>
        </w:r>
      </w:fldSimple>
      <w:r>
        <w:t xml:space="preserve">  The new ANN architecture</w:t>
      </w:r>
      <w:bookmarkEnd w:id="79"/>
    </w:p>
    <w:p w:rsidR="00885BAB" w:rsidRDefault="00885BAB" w:rsidP="00363482"/>
    <w:p w:rsidR="00885BAB" w:rsidRDefault="00885BAB" w:rsidP="00885BAB">
      <w:pPr>
        <w:pStyle w:val="Heading4"/>
      </w:pPr>
      <w:r>
        <w:lastRenderedPageBreak/>
        <w:t>Three Raycast Approach</w:t>
      </w:r>
    </w:p>
    <w:p w:rsidR="005E0962" w:rsidRDefault="00885BAB" w:rsidP="00885BAB">
      <w:r>
        <w:t xml:space="preserve">During </w:t>
      </w:r>
      <w:r w:rsidR="00F575AA">
        <w:t>training</w:t>
      </w:r>
      <w:r>
        <w:t xml:space="preserve"> of the neural network it was discovered that a single raycast was not producing adequate results, the results were far too small. Therefore in order to try and improve these results </w:t>
      </w:r>
      <w:r w:rsidR="003C435F">
        <w:t>the amount of raycasts were increased. These new raycasts a</w:t>
      </w:r>
      <w:r w:rsidR="005E0962">
        <w:t xml:space="preserve">re fed into the neural network as inputs. </w:t>
      </w:r>
    </w:p>
    <w:p w:rsidR="005E0962" w:rsidRDefault="006E6DE3" w:rsidP="00885BAB">
      <w:r>
        <w:rPr>
          <w:noProof/>
        </w:rPr>
        <w:drawing>
          <wp:inline distT="0" distB="0" distL="0" distR="0" wp14:anchorId="4411B430" wp14:editId="763A5F2A">
            <wp:extent cx="5731510" cy="24098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2409816"/>
                    </a:xfrm>
                    <a:prstGeom prst="rect">
                      <a:avLst/>
                    </a:prstGeom>
                    <a:noFill/>
                    <a:ln>
                      <a:noFill/>
                    </a:ln>
                  </pic:spPr>
                </pic:pic>
              </a:graphicData>
            </a:graphic>
          </wp:inline>
        </w:drawing>
      </w:r>
    </w:p>
    <w:p w:rsidR="00885BAB" w:rsidRPr="00885BAB" w:rsidRDefault="006E6DE3" w:rsidP="006E6DE3">
      <w:pPr>
        <w:pStyle w:val="Caption"/>
      </w:pPr>
      <w:r>
        <w:t xml:space="preserve">Figure </w:t>
      </w:r>
      <w:fldSimple w:instr=" SEQ Figure \* ARABIC ">
        <w:r w:rsidR="00245297">
          <w:rPr>
            <w:noProof/>
          </w:rPr>
          <w:t>15</w:t>
        </w:r>
      </w:fldSimple>
      <w:r>
        <w:t xml:space="preserve"> New NN architecture</w:t>
      </w:r>
    </w:p>
    <w:p w:rsidR="00F575AA" w:rsidRDefault="00F575AA">
      <w:pPr>
        <w:spacing w:after="200" w:line="276" w:lineRule="auto"/>
        <w:jc w:val="left"/>
      </w:pPr>
    </w:p>
    <w:p w:rsidR="00F575AA" w:rsidRDefault="00F575AA">
      <w:pPr>
        <w:spacing w:after="200" w:line="276" w:lineRule="auto"/>
        <w:jc w:val="left"/>
      </w:pPr>
      <w:r>
        <w:t xml:space="preserve">These new raycasts are aimed at 45 degrees to the left and right of the original raycast. This provided the ANN bot with the ability no not only look at what is directly in front of it but also the ability to look at what is slightly to the left and right of it as well. </w:t>
      </w:r>
    </w:p>
    <w:p w:rsidR="00F575AA" w:rsidRDefault="00F575AA">
      <w:pPr>
        <w:spacing w:after="200" w:line="276" w:lineRule="auto"/>
        <w:jc w:val="left"/>
      </w:pPr>
      <w:r>
        <w:t xml:space="preserve"> </w:t>
      </w:r>
      <w:r>
        <w:rPr>
          <w:noProof/>
        </w:rPr>
        <w:drawing>
          <wp:inline distT="0" distB="0" distL="0" distR="0" wp14:anchorId="3861C445" wp14:editId="19B36834">
            <wp:extent cx="3484245" cy="22072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84245" cy="2207260"/>
                    </a:xfrm>
                    <a:prstGeom prst="rect">
                      <a:avLst/>
                    </a:prstGeom>
                    <a:noFill/>
                    <a:ln>
                      <a:noFill/>
                    </a:ln>
                  </pic:spPr>
                </pic:pic>
              </a:graphicData>
            </a:graphic>
          </wp:inline>
        </w:drawing>
      </w:r>
      <w:r>
        <w:t xml:space="preserve">  </w:t>
      </w:r>
    </w:p>
    <w:p w:rsidR="006D49D6" w:rsidRDefault="00F575AA" w:rsidP="006D49D6">
      <w:pPr>
        <w:pStyle w:val="Caption"/>
      </w:pPr>
      <w:r>
        <w:t xml:space="preserve">Figure </w:t>
      </w:r>
      <w:fldSimple w:instr=" SEQ Figure \* ARABIC ">
        <w:r w:rsidR="00245297">
          <w:rPr>
            <w:noProof/>
          </w:rPr>
          <w:t>16</w:t>
        </w:r>
      </w:fldSimple>
      <w:r>
        <w:t xml:space="preserve"> The single raycast bot on the left side. Showing the single ray being cast directly in front of itself. The bot on the right hand side shows the original single raycast, as well as the new rays that are being fired from 45 degrees from the original raycast. </w:t>
      </w:r>
    </w:p>
    <w:p w:rsidR="006D49D6" w:rsidRDefault="006D49D6" w:rsidP="006D49D6">
      <w:pPr>
        <w:pStyle w:val="Caption"/>
      </w:pPr>
    </w:p>
    <w:p w:rsidR="00956470" w:rsidRDefault="006D49D6" w:rsidP="006D49D6">
      <w:pPr>
        <w:pStyle w:val="Heading4"/>
      </w:pPr>
      <w:r>
        <w:lastRenderedPageBreak/>
        <w:t>Overview of the running system</w:t>
      </w:r>
    </w:p>
    <w:p w:rsidR="00956470" w:rsidRDefault="00956470" w:rsidP="00956470">
      <w:pPr>
        <w:rPr>
          <w:lang w:eastAsia="en-US"/>
        </w:rPr>
      </w:pPr>
      <w:r>
        <w:rPr>
          <w:lang w:eastAsia="en-US"/>
        </w:rPr>
        <w:t xml:space="preserve">How the system runs is quite straightforward. </w:t>
      </w:r>
    </w:p>
    <w:p w:rsidR="003C1218" w:rsidRDefault="00956470" w:rsidP="00956470">
      <w:pPr>
        <w:rPr>
          <w:lang w:eastAsia="en-US"/>
        </w:rPr>
      </w:pPr>
      <w:r>
        <w:rPr>
          <w:lang w:eastAsia="en-US"/>
        </w:rPr>
        <w:t xml:space="preserve">When the game engine first starts the Start function of every object is called. </w:t>
      </w:r>
      <w:r w:rsidR="00D550DC">
        <w:rPr>
          <w:lang w:eastAsia="en-US"/>
        </w:rPr>
        <w:t xml:space="preserve">This includes the ANN bots Start function. This function calls the interface and tells it to setup the neural network. This means that all the neurons and the connections are set up and the first generation of the GA containing all the weights of the connections in the NN. </w:t>
      </w:r>
      <w:r w:rsidR="003C1218">
        <w:rPr>
          <w:lang w:eastAsia="en-US"/>
        </w:rPr>
        <w:t>When this setup function is called another function inside the game engine is called. This is the delay function. Since the ANN should not be run until it is set up there is a slight delay. After the delay has passed the Update function is called every frame. Every frame it passes in the parameters from the raycasts into the run function of the ANN</w:t>
      </w:r>
      <w:r w:rsidR="00116B38">
        <w:rPr>
          <w:lang w:eastAsia="en-US"/>
        </w:rPr>
        <w:t xml:space="preserve">. These act as the inputs into the network. Once this is done the interface collects the two values in the </w:t>
      </w:r>
      <w:r w:rsidR="00A07343">
        <w:rPr>
          <w:lang w:eastAsia="en-US"/>
        </w:rPr>
        <w:t xml:space="preserve">output nodes and passes it back to the game engine. This continues until the test time for that ANN is up. </w:t>
      </w:r>
    </w:p>
    <w:p w:rsidR="00425D85" w:rsidRDefault="00E9708C" w:rsidP="00425D85">
      <w:pPr>
        <w:rPr>
          <w:lang w:eastAsia="en-US"/>
        </w:rPr>
      </w:pPr>
      <w:r>
        <w:rPr>
          <w:lang w:eastAsia="en-US"/>
        </w:rPr>
        <w:t>When the time is up</w:t>
      </w:r>
      <w:r w:rsidR="00425D85">
        <w:rPr>
          <w:lang w:eastAsia="en-US"/>
        </w:rPr>
        <w:t>,</w:t>
      </w:r>
      <w:r>
        <w:rPr>
          <w:lang w:eastAsia="en-US"/>
        </w:rPr>
        <w:t xml:space="preserve"> the game engine calls the</w:t>
      </w:r>
      <w:r w:rsidR="00425D85">
        <w:rPr>
          <w:lang w:eastAsia="en-US"/>
        </w:rPr>
        <w:t xml:space="preserve"> change chromosome function in the interface. This function swaps the current chromosome for the next one in the list. If it is the last one in th</w:t>
      </w:r>
      <w:r w:rsidR="005D1C00">
        <w:rPr>
          <w:lang w:eastAsia="en-US"/>
        </w:rPr>
        <w:t xml:space="preserve">e current generation, a new generation is created. </w:t>
      </w:r>
      <w:r w:rsidR="001D3A93">
        <w:rPr>
          <w:lang w:eastAsia="en-US"/>
        </w:rPr>
        <w:t xml:space="preserve">This can take time, so therefore after every change chromosome function there is a delay that gets called. </w:t>
      </w:r>
      <w:r w:rsidR="00374848">
        <w:rPr>
          <w:lang w:eastAsia="en-US"/>
        </w:rPr>
        <w:t>The change chromosome function sorts all the members in its current generation into order of fitness. So many carry through to the new generation</w:t>
      </w:r>
      <w:r w:rsidR="00396D46">
        <w:rPr>
          <w:lang w:eastAsia="en-US"/>
        </w:rPr>
        <w:t>, this is d</w:t>
      </w:r>
      <w:r w:rsidR="00374848">
        <w:rPr>
          <w:lang w:eastAsia="en-US"/>
        </w:rPr>
        <w:t xml:space="preserve">etermined by the crossover rate. </w:t>
      </w:r>
      <w:r w:rsidR="00396D46">
        <w:rPr>
          <w:lang w:eastAsia="en-US"/>
        </w:rPr>
        <w:t xml:space="preserve">Next selection, crossover and mutation happen. This continues until the amount of chromosomes in the population is reached. </w:t>
      </w:r>
      <w:r w:rsidR="008D1080">
        <w:rPr>
          <w:lang w:eastAsia="en-US"/>
        </w:rPr>
        <w:t xml:space="preserve">The first member of the new generation is selected for training. This does not include the already trained members. </w:t>
      </w:r>
      <w:r w:rsidR="006D038A">
        <w:rPr>
          <w:lang w:eastAsia="en-US"/>
        </w:rPr>
        <w:t xml:space="preserve">Therefore the first member selected for training will be the first child that was created in this generation. </w:t>
      </w:r>
    </w:p>
    <w:p w:rsidR="00956470" w:rsidRDefault="008B30D1" w:rsidP="00425D85">
      <w:pPr>
        <w:rPr>
          <w:lang w:eastAsia="en-US"/>
        </w:rPr>
      </w:pPr>
      <w:r>
        <w:rPr>
          <w:lang w:eastAsia="en-US"/>
        </w:rPr>
        <w:t>Fitne</w:t>
      </w:r>
      <w:r w:rsidR="00911EAD">
        <w:rPr>
          <w:lang w:eastAsia="en-US"/>
        </w:rPr>
        <w:t xml:space="preserve">ss was passed in as a Boolean parameter as one of the parameters for the </w:t>
      </w:r>
      <w:r w:rsidR="00C264EE">
        <w:rPr>
          <w:lang w:eastAsia="en-US"/>
        </w:rPr>
        <w:t xml:space="preserve">run function on the interface. </w:t>
      </w:r>
      <w:r w:rsidR="006C199E">
        <w:rPr>
          <w:lang w:eastAsia="en-US"/>
        </w:rPr>
        <w:t xml:space="preserve">If a certain condition was met during that update, the run command would receive a true Boolean meaning that it should increase the fitness of the current chromosome. </w:t>
      </w:r>
    </w:p>
    <w:p w:rsidR="008B30D1" w:rsidRDefault="008B30D1" w:rsidP="00956470">
      <w:pPr>
        <w:pStyle w:val="Caption"/>
      </w:pPr>
      <w:r>
        <w:rPr>
          <w:noProof/>
          <w:lang w:eastAsia="en-GB"/>
        </w:rPr>
        <w:lastRenderedPageBreak/>
        <w:drawing>
          <wp:inline distT="0" distB="0" distL="0" distR="0" wp14:anchorId="5021C8C3" wp14:editId="3B1FC971">
            <wp:extent cx="5131435" cy="76015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31435" cy="7601585"/>
                    </a:xfrm>
                    <a:prstGeom prst="rect">
                      <a:avLst/>
                    </a:prstGeom>
                    <a:noFill/>
                    <a:ln>
                      <a:noFill/>
                    </a:ln>
                  </pic:spPr>
                </pic:pic>
              </a:graphicData>
            </a:graphic>
          </wp:inline>
        </w:drawing>
      </w:r>
    </w:p>
    <w:p w:rsidR="00956470" w:rsidRPr="00291BF4" w:rsidRDefault="00956470" w:rsidP="00956470">
      <w:pPr>
        <w:pStyle w:val="Caption"/>
      </w:pPr>
      <w:r>
        <w:t xml:space="preserve">Figure </w:t>
      </w:r>
      <w:fldSimple w:instr=" SEQ Figure \* ARABIC ">
        <w:r>
          <w:rPr>
            <w:noProof/>
          </w:rPr>
          <w:t>12</w:t>
        </w:r>
      </w:fldSimple>
      <w:r>
        <w:t xml:space="preserve">  Overview of the process of this prototype. </w:t>
      </w:r>
    </w:p>
    <w:p w:rsidR="006D49D6" w:rsidRDefault="006E6DE3" w:rsidP="00956470">
      <w:pPr>
        <w:pStyle w:val="Heading4"/>
        <w:numPr>
          <w:ilvl w:val="0"/>
          <w:numId w:val="0"/>
        </w:numPr>
      </w:pPr>
      <w:r>
        <w:br w:type="page"/>
      </w:r>
    </w:p>
    <w:p w:rsidR="00956470" w:rsidRPr="00956470" w:rsidRDefault="00956470" w:rsidP="00956470"/>
    <w:p w:rsidR="00FF6DAD" w:rsidRDefault="00FF6DAD" w:rsidP="00363482">
      <w:pPr>
        <w:pStyle w:val="Heading3"/>
      </w:pPr>
      <w:r>
        <w:t>Level One</w:t>
      </w:r>
    </w:p>
    <w:p w:rsidR="00B25823" w:rsidRPr="00B25823" w:rsidRDefault="00B25823" w:rsidP="00363482">
      <w:pPr>
        <w:pStyle w:val="Heading4"/>
      </w:pPr>
      <w:r>
        <w:t>Design</w:t>
      </w:r>
    </w:p>
    <w:p w:rsidR="00FF6DAD" w:rsidRDefault="00E32EDA" w:rsidP="00363482">
      <w:r>
        <w:t xml:space="preserve">Level one will feature the bot learning through the ANN to follow another bot using the wander behaviour. This shows that the interface and ANN combination can be used co-operatively between bots. </w:t>
      </w:r>
    </w:p>
    <w:p w:rsidR="00A36CAA" w:rsidRDefault="00010360" w:rsidP="00363482">
      <w:r>
        <w:t>The environment contains two objects, the bot that will be controlled by the ANN and another bot, that is controlled either by a human player or that is controlled by a wander</w:t>
      </w:r>
      <w:r w:rsidR="00B25823">
        <w:t xml:space="preserve"> steering</w:t>
      </w:r>
      <w:r>
        <w:t xml:space="preserve"> behaviour. </w:t>
      </w:r>
      <w:r w:rsidR="00E3777B">
        <w:t xml:space="preserve">The second bot can be either controlled by the wander behaviour or a player by simply pressing a button, by default the bot will be controlled by the wander behaviour. </w:t>
      </w:r>
      <w:r w:rsidR="00A57FD2">
        <w:t xml:space="preserve">Since the first bot is being controlled by the ANN and it needs to learn to follow the other bot it must have a way of learning to do it. Therefore a way of evaluation the bot, this is where the fitness function comes in. Since the bot has to follow the other bot the fitness function must take into account this. In order to know if the bot is following the other bot we need to give it a basic form of sight. </w:t>
      </w:r>
      <w:r w:rsidR="00B44182">
        <w:t xml:space="preserve">Giving it a camera would be one way of doing it but it involves a lot of work just to get the camera to decipher what it is seeing. Therefore ray casting was chosen instead. Raycasting involves firing a beam from the object and when it hits something it returns it. So if the ANN bot is directly facing the other bot then the bot would know it is facing it. </w:t>
      </w:r>
    </w:p>
    <w:p w:rsidR="00E3777B" w:rsidRDefault="00B25823" w:rsidP="00363482">
      <w:r>
        <w:t xml:space="preserve">The fitness of this is dependent upon how often the ANN bot is directly facing the target/player bot. </w:t>
      </w:r>
      <w:r w:rsidR="001A6BA7">
        <w:t xml:space="preserve">This will be a simple accumulated value, which will </w:t>
      </w:r>
      <w:r w:rsidR="00EC2F58">
        <w:t xml:space="preserve">be </w:t>
      </w:r>
      <w:r w:rsidR="001A6BA7">
        <w:t xml:space="preserve">calculated at every frame. </w:t>
      </w:r>
    </w:p>
    <w:p w:rsidR="002B53B5" w:rsidRDefault="00EA6B48" w:rsidP="00363482">
      <w:pPr>
        <w:keepNext/>
      </w:pPr>
      <w:r>
        <w:t xml:space="preserve">The </w:t>
      </w:r>
      <w:r w:rsidR="001E6376">
        <w:t>inputs</w:t>
      </w:r>
      <w:r>
        <w:t xml:space="preserve"> of the network will be the raycast data, this will have to be converted into an integer in order for the ANN to use it. </w:t>
      </w:r>
      <w:r w:rsidR="001E6376">
        <w:t xml:space="preserve">The outputs will be the amount to rotate by. </w:t>
      </w:r>
    </w:p>
    <w:p w:rsidR="00EA6B48" w:rsidRDefault="00EA6B48" w:rsidP="00363482">
      <w:pPr>
        <w:pStyle w:val="Caption"/>
        <w:jc w:val="both"/>
      </w:pPr>
    </w:p>
    <w:p w:rsidR="00E3777B" w:rsidRDefault="00EA6B48" w:rsidP="00363482">
      <w:pPr>
        <w:pStyle w:val="Heading4"/>
      </w:pPr>
      <w:r>
        <w:t>Implementation</w:t>
      </w:r>
    </w:p>
    <w:p w:rsidR="00D70C96" w:rsidRDefault="00D70C96" w:rsidP="00363482">
      <w:r>
        <w:t xml:space="preserve">Creating a moving bot with a wander behaviour was simple as the code was already written in prototype one. </w:t>
      </w:r>
      <w:r w:rsidR="001C212C">
        <w:t xml:space="preserve">Incorporating the player controls was straight forward. </w:t>
      </w:r>
    </w:p>
    <w:p w:rsidR="008971E2" w:rsidRDefault="008971E2" w:rsidP="00363482">
      <w:r>
        <w:lastRenderedPageBreak/>
        <w:t xml:space="preserve">The first issue with this prototype was the bot moving, even after slowing the wandering bot to a snail’s pace the ANN was still getting poor results. Therefore in an effort to solve this issue the wander behaviour was removed from the bot. This provided a stationary bot and the fitness’s of the training ANN sharply increased. </w:t>
      </w:r>
    </w:p>
    <w:p w:rsidR="00603545" w:rsidRDefault="00603545" w:rsidP="00363482">
      <w:pPr>
        <w:spacing w:after="200" w:line="276" w:lineRule="auto"/>
      </w:pPr>
    </w:p>
    <w:p w:rsidR="003C2213" w:rsidRDefault="00152FC5" w:rsidP="00363482">
      <w:pPr>
        <w:spacing w:after="200" w:line="276" w:lineRule="auto"/>
      </w:pPr>
      <w:r>
        <w:t xml:space="preserve">Originally the fitness was dependent upon solely the amount of times that the bot was looking directly at the target. This provided poor results during training, as the bot would spin around at high speeds and collect high </w:t>
      </w:r>
      <w:r w:rsidR="00A25F58">
        <w:t>fitness’s</w:t>
      </w:r>
      <w:r>
        <w:t xml:space="preserve">. </w:t>
      </w:r>
      <w:r w:rsidR="00A25F58">
        <w:t xml:space="preserve">Therefore a new fitness was created. The distance from the bot to the target was now also taken into account. </w:t>
      </w:r>
      <w:r w:rsidR="001C0AF0">
        <w:t xml:space="preserve">This provided far better results during testing. </w:t>
      </w:r>
    </w:p>
    <w:p w:rsidR="003C2213" w:rsidRDefault="003C2213" w:rsidP="00363482">
      <w:pPr>
        <w:spacing w:after="200" w:line="276" w:lineRule="auto"/>
      </w:pPr>
    </w:p>
    <w:p w:rsidR="00E01ADB" w:rsidRDefault="003C2213" w:rsidP="00363482">
      <w:pPr>
        <w:spacing w:after="200" w:line="276" w:lineRule="auto"/>
      </w:pPr>
      <w:r>
        <w:t xml:space="preserve">Once the neural network was created it was straight forward </w:t>
      </w:r>
    </w:p>
    <w:p w:rsidR="00E01ADB" w:rsidRDefault="00E01ADB" w:rsidP="00363482">
      <w:pPr>
        <w:spacing w:after="200" w:line="276" w:lineRule="auto"/>
      </w:pPr>
    </w:p>
    <w:p w:rsidR="00E01ADB" w:rsidRDefault="00E01ADB" w:rsidP="00E01ADB">
      <w:pPr>
        <w:pStyle w:val="Heading4"/>
      </w:pPr>
      <w:r>
        <w:t>Evaluation</w:t>
      </w:r>
    </w:p>
    <w:p w:rsidR="00E01ADB" w:rsidRDefault="00E01ADB" w:rsidP="00E01ADB">
      <w:r>
        <w:t>There are two ways of evaluating the ANN in this prototype.</w:t>
      </w:r>
    </w:p>
    <w:p w:rsidR="00CD55F2" w:rsidRDefault="00E01ADB" w:rsidP="00E01ADB">
      <w:r>
        <w:t xml:space="preserve">The first would be evaluating the fitness of the ANN. </w:t>
      </w:r>
    </w:p>
    <w:p w:rsidR="00E85FD8" w:rsidRDefault="00CD55F2" w:rsidP="00E01ADB">
      <w:r>
        <w:t xml:space="preserve">The interface saves the best member of the population when creating a new generation. </w:t>
      </w:r>
      <w:bookmarkStart w:id="80" w:name="_GoBack"/>
      <w:bookmarkEnd w:id="80"/>
      <w:r w:rsidR="00E85FD8">
        <w:br w:type="page"/>
      </w:r>
    </w:p>
    <w:p w:rsidR="00FF6DAD" w:rsidRDefault="00FF6DAD" w:rsidP="00363482">
      <w:pPr>
        <w:pStyle w:val="Heading4"/>
      </w:pPr>
      <w:r>
        <w:lastRenderedPageBreak/>
        <w:t>Level Two</w:t>
      </w:r>
    </w:p>
    <w:p w:rsidR="00B24D9D" w:rsidRPr="00B24D9D" w:rsidRDefault="00B24D9D" w:rsidP="00363482">
      <w:pPr>
        <w:pStyle w:val="Heading4"/>
      </w:pPr>
      <w:r>
        <w:t>Design</w:t>
      </w:r>
    </w:p>
    <w:p w:rsidR="00B24D9D" w:rsidRDefault="0059070D" w:rsidP="00363482">
      <w:pPr>
        <w:spacing w:after="200" w:line="276" w:lineRule="auto"/>
      </w:pPr>
      <w:r>
        <w:t>Since level one demonstrates a cooperative behaviour it was decided that level two should demonstrate a competitive behaviour.</w:t>
      </w:r>
      <w:r w:rsidR="00437D6E">
        <w:t xml:space="preserve"> The behaviour in </w:t>
      </w:r>
      <w:r w:rsidR="00E5662E">
        <w:t xml:space="preserve">the first could be put into this level and just have the ANN bot catch the wander/player bot, but this would not show the flexibility of an ANN. Therefore </w:t>
      </w:r>
      <w:r w:rsidR="00E85FD8">
        <w:t xml:space="preserve">a new behaviour was desired. </w:t>
      </w:r>
      <w:r w:rsidR="00CC14F3">
        <w:t xml:space="preserve">This behaviour should show the ANN bot competing against a human player or another bot. One method would be to have a competition to see what bot can collect the most items in the environment. </w:t>
      </w:r>
      <w:r w:rsidR="00374B95">
        <w:t xml:space="preserve">The bot will keep the raycasting from the previous level. </w:t>
      </w:r>
      <w:r w:rsidR="004C3FD1">
        <w:t xml:space="preserve">The goal of the bot is to collect as much of the items as possible in the given time. </w:t>
      </w:r>
      <w:r w:rsidR="000B299B">
        <w:t xml:space="preserve">Therefore the higher the amount of objects collected means the better the fitness. Therefore the fitness is dependent upon how many objects the bot collects. </w:t>
      </w:r>
      <w:r w:rsidR="00CF0939">
        <w:t>The network will remain the same architecture with the same inputs and outputs. The only difference is the evaluation of the bot, i.e. the fitness function.</w:t>
      </w:r>
    </w:p>
    <w:p w:rsidR="00B24D9D" w:rsidRPr="00B24D9D" w:rsidRDefault="00B24D9D" w:rsidP="00363482">
      <w:pPr>
        <w:pStyle w:val="Heading4"/>
        <w:rPr>
          <w:sz w:val="26"/>
          <w:szCs w:val="26"/>
        </w:rPr>
      </w:pPr>
      <w:r>
        <w:t>Implementation</w:t>
      </w:r>
    </w:p>
    <w:p w:rsidR="009B34DB" w:rsidRDefault="00B24D9D" w:rsidP="00363482">
      <w:r>
        <w:t>The environment, bots and ANN from the previous level were all carried though to this level. The first change though was the introduction of collectable items in the environment. These items are randomly places around the environment. Each bot, either ANN controlled or player</w:t>
      </w:r>
      <w:r w:rsidR="009B34DB">
        <w:t xml:space="preserve"> controlled</w:t>
      </w:r>
      <w:r>
        <w:t>, would get a single point for every item they collected. In the ANN bot’s case these points would re</w:t>
      </w:r>
      <w:r w:rsidR="009B34DB">
        <w:t>present its fitness.</w:t>
      </w:r>
      <w:r w:rsidR="00F62F4B">
        <w:t xml:space="preserve"> After the training time of a given ANN bots evaluation time was up, all items in the environment would be destroyed and a whole new lot would be created. </w:t>
      </w:r>
      <w:r w:rsidR="00B42924">
        <w:t>The amount of items would stay the s</w:t>
      </w:r>
      <w:r w:rsidR="00FA23C5">
        <w:t xml:space="preserve">ame for each bot during training. </w:t>
      </w:r>
      <w:r w:rsidR="00FE2289">
        <w:t>The amount of items was set to 10, as 10 would prove to be challenging to collect in the time limit provided.</w:t>
      </w:r>
    </w:p>
    <w:p w:rsidR="00FC78D5" w:rsidRDefault="004F434B" w:rsidP="000E2A49">
      <w:pPr>
        <w:pStyle w:val="Heading4"/>
      </w:pPr>
      <w:r>
        <w:t>Evaluation</w:t>
      </w:r>
    </w:p>
    <w:p w:rsidR="00031174" w:rsidRDefault="00FC78D5" w:rsidP="00FC78D5">
      <w:pPr>
        <w:pStyle w:val="Heading4"/>
        <w:numPr>
          <w:ilvl w:val="0"/>
          <w:numId w:val="0"/>
        </w:numPr>
      </w:pPr>
      <w:r>
        <w:t xml:space="preserve">There are two ways of evaluating this level. First would be the </w:t>
      </w:r>
      <w:r w:rsidR="005120B4">
        <w:t xml:space="preserve">results of the ANN. If the output of this showed that the ANN fitness’s were increasing and that the end product was the </w:t>
      </w:r>
      <w:r w:rsidR="00031174">
        <w:t xml:space="preserve">desired behaviour. </w:t>
      </w:r>
    </w:p>
    <w:p w:rsidR="00031174" w:rsidRDefault="00031174" w:rsidP="00FC78D5">
      <w:pPr>
        <w:pStyle w:val="Heading4"/>
        <w:numPr>
          <w:ilvl w:val="0"/>
          <w:numId w:val="0"/>
        </w:numPr>
      </w:pPr>
      <w:r>
        <w:t xml:space="preserve">The other measurement would be how well the interface coped with managing not only running the ANN but doing the GA as well. This could include things such as jittering on screen, crashing and lag. </w:t>
      </w:r>
    </w:p>
    <w:p w:rsidR="003D18F2" w:rsidRPr="00B24D9D" w:rsidRDefault="003D18F2" w:rsidP="00FC78D5">
      <w:pPr>
        <w:pStyle w:val="Heading4"/>
        <w:numPr>
          <w:ilvl w:val="0"/>
          <w:numId w:val="0"/>
        </w:numPr>
      </w:pPr>
      <w:r>
        <w:br w:type="page"/>
      </w:r>
    </w:p>
    <w:p w:rsidR="004B7131" w:rsidRDefault="004B7131" w:rsidP="00363482">
      <w:pPr>
        <w:pStyle w:val="Heading3"/>
      </w:pPr>
      <w:r>
        <w:lastRenderedPageBreak/>
        <w:t>Final Product</w:t>
      </w:r>
    </w:p>
    <w:p w:rsidR="004B7131" w:rsidRDefault="00C059A0" w:rsidP="00363482">
      <w:r>
        <w:t xml:space="preserve">The final product will be the interface and the tutorial explained below. The interface must be well documented as it will/may be used by developers in the future. Therefore they must know all the features that it offers and what it can/cannot do. </w:t>
      </w:r>
      <w:r w:rsidR="000E1638">
        <w:t>Therefore an API or document must be written to explain these details to developers.</w:t>
      </w:r>
    </w:p>
    <w:p w:rsidR="000E1638" w:rsidRDefault="000E1638" w:rsidP="00363482"/>
    <w:p w:rsidR="003D18F2" w:rsidRDefault="003D18F2" w:rsidP="00363482">
      <w:pPr>
        <w:spacing w:after="200" w:line="276" w:lineRule="auto"/>
        <w:rPr>
          <w:rFonts w:cs="Arial"/>
          <w:b/>
          <w:iCs/>
          <w:kern w:val="32"/>
          <w:sz w:val="28"/>
          <w:szCs w:val="28"/>
        </w:rPr>
      </w:pPr>
      <w:r>
        <w:br w:type="page"/>
      </w:r>
    </w:p>
    <w:p w:rsidR="006917F9" w:rsidRDefault="006917F9" w:rsidP="00363482">
      <w:pPr>
        <w:pStyle w:val="Heading2"/>
      </w:pPr>
      <w:bookmarkStart w:id="81" w:name="_Toc363745741"/>
      <w:r>
        <w:lastRenderedPageBreak/>
        <w:t>Tutorial</w:t>
      </w:r>
      <w:bookmarkEnd w:id="81"/>
      <w:r>
        <w:t xml:space="preserve"> </w:t>
      </w:r>
    </w:p>
    <w:p w:rsidR="006917F9" w:rsidRDefault="006917F9" w:rsidP="00363482">
      <w:r>
        <w:t>Since this project was aimed to aid developers the author decided to create a tutorial on how to do the basics in with this tool. The tutorial shows the reader all the necessary steps to get the interface working with the game engine. This includes setting up the server, connecting the game objects to the server and describes the basics of the interface and how to expand upon it.</w:t>
      </w:r>
      <w:r w:rsidR="00390ADE">
        <w:t xml:space="preserve"> The tutorial will appear in the appendix. </w:t>
      </w:r>
    </w:p>
    <w:p w:rsidR="00A361FD" w:rsidRDefault="00A361FD" w:rsidP="00363482">
      <w:r>
        <w:t xml:space="preserve">This tutorial will include steps to create a simple version of one of the prototypes. Probably prototype three, prototype one and two might be too simple to show what it can do. Prototype four would require them to know about neural networks and that might be asking a bit much of them. </w:t>
      </w:r>
      <w:r w:rsidR="005179B1">
        <w:t xml:space="preserve">Therefore prototype three shows how to interact with the interface during every update. The code for a delay will also be present during this, allowing the users to activate it if it is needed. </w:t>
      </w:r>
    </w:p>
    <w:p w:rsidR="004B7131" w:rsidRPr="004B7131" w:rsidRDefault="004B7131" w:rsidP="00363482"/>
    <w:p w:rsidR="001B3533" w:rsidRDefault="001B3533" w:rsidP="00363482">
      <w:pPr>
        <w:pStyle w:val="Heading2"/>
      </w:pPr>
      <w:r>
        <w:br w:type="page"/>
      </w:r>
    </w:p>
    <w:p w:rsidR="00E94EEA" w:rsidRDefault="005C5909" w:rsidP="009E00B9">
      <w:pPr>
        <w:pStyle w:val="Heading1"/>
      </w:pPr>
      <w:bookmarkStart w:id="82" w:name="_Toc363745742"/>
      <w:r>
        <w:lastRenderedPageBreak/>
        <w:t>Discussion</w:t>
      </w:r>
      <w:bookmarkEnd w:id="82"/>
    </w:p>
    <w:p w:rsidR="008E32FA" w:rsidRDefault="00E94EEA" w:rsidP="004F434B">
      <w:pPr>
        <w:pStyle w:val="Heading2"/>
      </w:pPr>
      <w:bookmarkStart w:id="83" w:name="_Toc363745743"/>
      <w:r>
        <w:t>Differences</w:t>
      </w:r>
      <w:bookmarkEnd w:id="83"/>
    </w:p>
    <w:p w:rsidR="008E32FA" w:rsidRPr="008E32FA" w:rsidRDefault="008E32FA" w:rsidP="00363482">
      <w:pPr>
        <w:pStyle w:val="Heading3"/>
      </w:pPr>
      <w:r>
        <w:t>Built in Code Vs Separate Server</w:t>
      </w:r>
    </w:p>
    <w:p w:rsidR="00E94EEA" w:rsidRDefault="00E94EEA" w:rsidP="00363482">
      <w:r>
        <w:t xml:space="preserve">There a number of differences </w:t>
      </w:r>
      <w:r w:rsidR="00DE2DE0">
        <w:t>between the original idea and the finished version. The biggest change was the ability to con</w:t>
      </w:r>
      <w:r w:rsidR="000D3603">
        <w:t xml:space="preserve">nect two servers together. Originally planned there was three separate applications that communicated to each other. </w:t>
      </w:r>
      <w:r w:rsidR="00C115B3">
        <w:t xml:space="preserve">In the finished version this was not achieved due to difficulties connecting the two servers together. Therefore the final version only contained two applications, the game engine and the interface. The external application that was supposed to be separate from the interface is now built into it. </w:t>
      </w:r>
      <w:r w:rsidR="00AE3F56">
        <w:t xml:space="preserve">This is not ideal as it means that the user maybe has to edit the interface in order to get their code to work, previously they would only need to edit there code to send data to the interface. </w:t>
      </w:r>
      <w:r w:rsidR="00A93A81">
        <w:t xml:space="preserve">While this is not ideal it does give one advantage and that is synchronisation. Since only there is only one communication between applications it reduces the risk of </w:t>
      </w:r>
      <w:r w:rsidR="00DB3650">
        <w:t>the whole thing becoming unsynchronised. For example if the game engine has to communicate with the interface</w:t>
      </w:r>
      <w:r w:rsidR="0045112F">
        <w:t>,</w:t>
      </w:r>
      <w:r w:rsidR="00DB3650">
        <w:t xml:space="preserve"> there can be </w:t>
      </w:r>
      <w:r w:rsidR="0045112F">
        <w:t>a little bit of lag in this</w:t>
      </w:r>
      <w:r w:rsidR="00DB3650">
        <w:t xml:space="preserve"> communication. Having the interface then communicate with the external application can cau</w:t>
      </w:r>
      <w:r w:rsidR="00895C2B">
        <w:t xml:space="preserve">se even more lag in the system. This can escalate highly if the external application needs time to run in order to do something. </w:t>
      </w:r>
      <w:r w:rsidR="00A4117B">
        <w:t>This is present within the end product as well.</w:t>
      </w:r>
    </w:p>
    <w:p w:rsidR="004F434B" w:rsidRDefault="004F434B" w:rsidP="004F434B">
      <w:pPr>
        <w:pStyle w:val="Heading3"/>
      </w:pPr>
      <w:r>
        <w:t>WCF vs ASMX</w:t>
      </w:r>
    </w:p>
    <w:p w:rsidR="004F434B" w:rsidRDefault="004F434B" w:rsidP="004F434B">
      <w:r>
        <w:t xml:space="preserve">This project originally intended to use Windows Communication Foundation (WCF) to create the interface. But due to complexities during programming this was not achieved. Between not getting the server to start at all and also not getting it to generate the correct files, WCF was abandoned in favour for ASMX. ASMX is an earlier version of WCF. While it does not have the all the newest features it has the basics that are needed for this project. There is no great difference between the two approaches. WCF not working only became apparent during the creation of this prototype. </w:t>
      </w:r>
    </w:p>
    <w:p w:rsidR="004F434B" w:rsidRPr="00147EC3" w:rsidRDefault="004F434B" w:rsidP="004F434B">
      <w:r>
        <w:lastRenderedPageBreak/>
        <w:t>Overall this prototype achieved what it aimed to be, it establishes a connection to the server, aka the interface, and then deals with its returned data. The interface was very straightforward in development in that this is a simple function, the only challenge was setting up the server and learning how to generate necessary files.</w:t>
      </w:r>
    </w:p>
    <w:p w:rsidR="001571B9" w:rsidRDefault="001571B9" w:rsidP="00363482"/>
    <w:p w:rsidR="008E32FA" w:rsidRDefault="001571B9" w:rsidP="004F434B">
      <w:pPr>
        <w:pStyle w:val="Heading2"/>
      </w:pPr>
      <w:bookmarkStart w:id="84" w:name="_Toc363745744"/>
      <w:r>
        <w:t xml:space="preserve">Evaluation of </w:t>
      </w:r>
      <w:r w:rsidR="00D125CC">
        <w:t>Generalness</w:t>
      </w:r>
      <w:bookmarkEnd w:id="84"/>
      <w:r>
        <w:t xml:space="preserve"> </w:t>
      </w:r>
    </w:p>
    <w:p w:rsidR="009A6DEA" w:rsidRDefault="0034283F" w:rsidP="009A6DEA">
      <w:r>
        <w:t xml:space="preserve">The evaluation of generalness is a hard thing to define in this project. </w:t>
      </w:r>
    </w:p>
    <w:p w:rsidR="009050CA" w:rsidRDefault="009050CA" w:rsidP="009A6DEA">
      <w:r>
        <w:t xml:space="preserve">The project is aimed at being used by developers with only beginner knowledge of programming. Therefore everything should be easy to understand. </w:t>
      </w:r>
    </w:p>
    <w:p w:rsidR="00715EC0" w:rsidRDefault="00715EC0" w:rsidP="009A6DEA">
      <w:r>
        <w:t xml:space="preserve">Therefore the only way to establish if they can use it would be to release this tool too them and see if the development community embraces it. </w:t>
      </w:r>
      <w:r w:rsidR="004F365F">
        <w:t xml:space="preserve">At its current stage it doesn’t show off the entirety of what it is capable of. </w:t>
      </w:r>
      <w:r w:rsidR="006F2C0C">
        <w:t xml:space="preserve">Other features that developers want might not be implemented. Therefore in order for this tool to be fully </w:t>
      </w:r>
    </w:p>
    <w:p w:rsidR="006F2C0C" w:rsidRDefault="006F2C0C" w:rsidP="009A6DEA">
      <w:r>
        <w:t xml:space="preserve">More features must be added in order for the tool to be </w:t>
      </w:r>
      <w:r w:rsidR="000F6668">
        <w:t xml:space="preserve">embraced by the development community. There are features like incorporating animation, with the animation cycles, that could have been incorporated into this project. But since the time given to develop this tool was tight, certain features were neglected in favour for a more overall demo of what the system can achieve. </w:t>
      </w:r>
    </w:p>
    <w:p w:rsidR="003E751D" w:rsidRDefault="003E751D" w:rsidP="009A6DEA">
      <w:r>
        <w:t>The overall tool works, there is no denying it. But the lack of features draws it back. The one key thing that will determine if this overall tool will be a success will be its ability to be picked up by other developers. The author could spend all their time adding in features that they think that developers will need. But all these features might not really be what the developers want. If other developers pick this t</w:t>
      </w:r>
      <w:r w:rsidR="009E00B9">
        <w:t xml:space="preserve">ool up and add in their </w:t>
      </w:r>
      <w:r>
        <w:t xml:space="preserve">own features that they want the tool can grow and become widespread. </w:t>
      </w:r>
    </w:p>
    <w:p w:rsidR="005D29FC" w:rsidRDefault="005D29FC" w:rsidP="009A6DEA"/>
    <w:p w:rsidR="009A6DEA" w:rsidRDefault="009A6DEA" w:rsidP="009A6DEA">
      <w:pPr>
        <w:pStyle w:val="Heading2"/>
      </w:pPr>
      <w:bookmarkStart w:id="85" w:name="_Toc363745745"/>
      <w:r>
        <w:lastRenderedPageBreak/>
        <w:t>Saving the ANN bot</w:t>
      </w:r>
      <w:bookmarkEnd w:id="85"/>
    </w:p>
    <w:p w:rsidR="0050779F" w:rsidRDefault="0050779F" w:rsidP="00697467">
      <w:r>
        <w:t>One key feature that would have been a great advantage in this project would have been to ability to save the best ANN after training and load it back</w:t>
      </w:r>
      <w:r w:rsidR="006F516C">
        <w:t xml:space="preserve"> in when restarting the program. This means that the ANN will be persistent even after the interface has been taken down. </w:t>
      </w:r>
    </w:p>
    <w:p w:rsidR="00F35588" w:rsidRDefault="006F516C" w:rsidP="00697467">
      <w:r>
        <w:t xml:space="preserve">This was attempted during development. The whole ANN was attempted to be serialised to a file, and then to be de-serialised when the user wants it again. The first issue with this was the serialisation in mono. Selecting the best way to serialise an item that was created in Unity was difficult. Many approaches were tested, these included binary serialiser and also xml </w:t>
      </w:r>
      <w:r w:rsidR="00F35588">
        <w:t xml:space="preserve">serialiser. Both of these were tested with no positive result. Trying to accomplish this took up some time, time which was quickly running out for this project. </w:t>
      </w:r>
    </w:p>
    <w:p w:rsidR="00F35588" w:rsidRDefault="00F35588" w:rsidP="00697467">
      <w:r>
        <w:t>Even if the serialisation did work the time taken to implement a method of reading it back into the system would hav</w:t>
      </w:r>
      <w:r w:rsidR="000174A4">
        <w:t xml:space="preserve">e taken up more time. Also incorporating the structure of selecting whether to train the network or load in a pre-trained network would have taken even more time. </w:t>
      </w:r>
    </w:p>
    <w:p w:rsidR="008D6182" w:rsidRDefault="008D6182" w:rsidP="00697467">
      <w:r>
        <w:t xml:space="preserve">Overall due to time constraints this feature was abandoned. While this would have been nice to have, at the moment the user will have to wait until the network has been trained to view the optimum one. </w:t>
      </w:r>
    </w:p>
    <w:p w:rsidR="00D92230" w:rsidRDefault="009C3808" w:rsidP="00D92230">
      <w:pPr>
        <w:pStyle w:val="Heading2"/>
      </w:pPr>
      <w:bookmarkStart w:id="86" w:name="_Toc363745746"/>
      <w:r>
        <w:t>Documentation</w:t>
      </w:r>
      <w:bookmarkEnd w:id="86"/>
    </w:p>
    <w:p w:rsidR="007B573C" w:rsidRDefault="009C3808" w:rsidP="007B573C">
      <w:r>
        <w:t xml:space="preserve">Documentation was written inside the servers code. </w:t>
      </w:r>
    </w:p>
    <w:p w:rsidR="009C3808" w:rsidRDefault="009C3808" w:rsidP="007B573C">
      <w:r>
        <w:t xml:space="preserve">A better approach would have been to create a document that details all the interfaces functionality. But this would have taken a lot of time to write. </w:t>
      </w:r>
    </w:p>
    <w:p w:rsidR="009C3808" w:rsidRPr="007B573C" w:rsidRDefault="009C3808" w:rsidP="007B573C">
      <w:r>
        <w:t>Using ASMX it provides the developer with a basic API. If the developer was to start the server then directed a browser to that</w:t>
      </w:r>
      <w:r w:rsidR="002B58E4">
        <w:t xml:space="preserve"> address they would find a basic overview of all the functions that the interface provides. </w:t>
      </w:r>
      <w:r w:rsidR="00830C9A">
        <w:t xml:space="preserve">This could be used as a basic version of an API. The only disadvantage would be the fact that the interface has to be running for it to be accessed. Also if the interface was edited and the code didn’t compile, the user would not be able to access this. Instead the user would be shown </w:t>
      </w:r>
      <w:r w:rsidR="00830C9A">
        <w:lastRenderedPageBreak/>
        <w:t xml:space="preserve">the compiler error(s). This is not ideal as the user might need the API to fix the compiler errors. </w:t>
      </w:r>
      <w:r>
        <w:t xml:space="preserve"> </w:t>
      </w:r>
    </w:p>
    <w:p w:rsidR="005C5909" w:rsidRDefault="00346677" w:rsidP="00363482">
      <w:pPr>
        <w:pStyle w:val="Heading1"/>
      </w:pPr>
      <w:bookmarkStart w:id="87" w:name="_Toc363745748"/>
      <w:r>
        <w:lastRenderedPageBreak/>
        <w:t>Conclusion</w:t>
      </w:r>
      <w:bookmarkEnd w:id="87"/>
    </w:p>
    <w:p w:rsidR="00840DE4" w:rsidRDefault="00840DE4" w:rsidP="00363482">
      <w:pPr>
        <w:pStyle w:val="Heading2"/>
      </w:pPr>
      <w:bookmarkStart w:id="88" w:name="_Toc363745749"/>
      <w:r>
        <w:t>Overview</w:t>
      </w:r>
      <w:bookmarkEnd w:id="88"/>
    </w:p>
    <w:p w:rsidR="00840DE4" w:rsidRDefault="00F14590" w:rsidP="00363482">
      <w:r>
        <w:t xml:space="preserve">Overall this project achieved almost everything that it set out to do. The interface was created and can handle simple things, such as </w:t>
      </w:r>
      <w:r w:rsidR="00203283">
        <w:t xml:space="preserve">the wander steering behaviour and counting values, to complex behaviours like artificial neural networks. </w:t>
      </w:r>
    </w:p>
    <w:p w:rsidR="00880EC6" w:rsidRDefault="00363482" w:rsidP="00363482">
      <w:r>
        <w:t>The interface can handle re</w:t>
      </w:r>
      <w:r w:rsidR="00880EC6">
        <w:t xml:space="preserve">quests at 30 frames per second. This proves that it can handle the Unity game engine at its default frame rate. </w:t>
      </w:r>
    </w:p>
    <w:p w:rsidR="00D05F55" w:rsidRDefault="00D05F55" w:rsidP="00363482">
      <w:r>
        <w:t xml:space="preserve">The tutorial provides users with a basic guide on how to start using the </w:t>
      </w:r>
      <w:r w:rsidR="00420C77">
        <w:t>interface tool.</w:t>
      </w:r>
      <w:r w:rsidR="00BB0E3A">
        <w:t xml:space="preserve"> The tutorial can be extended further to provide the user with more features that the interface and the game engine can achieve but due to time constraints this was not explored fully. </w:t>
      </w:r>
    </w:p>
    <w:p w:rsidR="00420C77" w:rsidRDefault="00420C77" w:rsidP="00363482">
      <w:r>
        <w:t xml:space="preserve">While some goals were not achieved, such as using another server or using WCF, alternatives were used and worked. </w:t>
      </w:r>
      <w:r w:rsidR="00BB0E3A">
        <w:t>The lost ability to have a second server is a big loss but the project recovers slightly with the ability to use the interface to use the code.</w:t>
      </w:r>
    </w:p>
    <w:p w:rsidR="00AC07CA" w:rsidRDefault="00AC07CA" w:rsidP="00363482">
      <w:r>
        <w:t>The interface tool started off from being able to get a communication from the game engine, when the player clicks a button, to handle a complex task like training and evolving an artificial neural network.</w:t>
      </w:r>
    </w:p>
    <w:p w:rsidR="003036A6" w:rsidRDefault="003036A6" w:rsidP="00363482">
      <w:r>
        <w:t xml:space="preserve">Every prototype was a success. </w:t>
      </w:r>
    </w:p>
    <w:p w:rsidR="00363482" w:rsidRPr="00840DE4" w:rsidRDefault="00363482" w:rsidP="00363482"/>
    <w:p w:rsidR="005D29FC" w:rsidRDefault="005D29FC">
      <w:pPr>
        <w:spacing w:after="200" w:line="276" w:lineRule="auto"/>
        <w:jc w:val="left"/>
        <w:rPr>
          <w:rFonts w:cs="Arial"/>
          <w:b/>
          <w:iCs/>
          <w:kern w:val="32"/>
          <w:sz w:val="28"/>
          <w:szCs w:val="28"/>
        </w:rPr>
      </w:pPr>
      <w:r>
        <w:br w:type="page"/>
      </w:r>
    </w:p>
    <w:p w:rsidR="006917F9" w:rsidRDefault="000076AE" w:rsidP="00363482">
      <w:pPr>
        <w:pStyle w:val="Heading2"/>
      </w:pPr>
      <w:bookmarkStart w:id="89" w:name="_Toc363745750"/>
      <w:r>
        <w:lastRenderedPageBreak/>
        <w:t>F</w:t>
      </w:r>
      <w:r w:rsidR="006917F9">
        <w:t>uture work</w:t>
      </w:r>
      <w:bookmarkEnd w:id="89"/>
    </w:p>
    <w:p w:rsidR="00B43568" w:rsidRDefault="00EF3FBE" w:rsidP="00363482">
      <w:r>
        <w:t xml:space="preserve">This project was aimed to be a tool for developers from the start. Therefore this application can be put up on a website for developers to use. </w:t>
      </w:r>
      <w:r w:rsidR="00310079">
        <w:t xml:space="preserve">They can edit it and add in things that they might need. </w:t>
      </w:r>
      <w:r w:rsidR="00B43568">
        <w:t>I will extend this further myself to incorporate some features that I would have liked to put in during development but did not have time to incorporate. Such as:</w:t>
      </w:r>
    </w:p>
    <w:p w:rsidR="005D29FC" w:rsidRDefault="00B43568" w:rsidP="005D29FC">
      <w:pPr>
        <w:pStyle w:val="ListParagraph"/>
        <w:numPr>
          <w:ilvl w:val="0"/>
          <w:numId w:val="3"/>
        </w:numPr>
        <w:jc w:val="both"/>
      </w:pPr>
      <w:r>
        <w:t>A framework for animations. The user will put a 3D model into the game engine and use the interface to control what animation should be played when. This would involve the user to write a small part of code, but not as much as</w:t>
      </w:r>
      <w:r w:rsidR="001A660D">
        <w:t xml:space="preserve"> they would have to if they did not </w:t>
      </w:r>
      <w:r>
        <w:t xml:space="preserve">use the interface. </w:t>
      </w:r>
    </w:p>
    <w:p w:rsidR="005D29FC" w:rsidRDefault="00962CE2" w:rsidP="005D29FC">
      <w:pPr>
        <w:pStyle w:val="ListParagraph"/>
        <w:numPr>
          <w:ilvl w:val="0"/>
          <w:numId w:val="3"/>
        </w:numPr>
        <w:jc w:val="both"/>
      </w:pPr>
      <w:r>
        <w:t>Interface being hosted on another machine. This is technically feasible but not tested. If each machine had its own interface and they were all connected on the same local area network this is possible. This would allow each object within the game to be controlled by its own machine. This would reduce the amount of work that a single server would have to do. For example if there was only one interface and five bots, the server could become overloaded due to the amount of bots it must keep track of. Whereas if each bot had a separate server on a different machine all the host machine would have to do is send a communication to the se</w:t>
      </w:r>
      <w:r w:rsidR="005D29FC">
        <w:t>rver and wait for the response.</w:t>
      </w:r>
    </w:p>
    <w:p w:rsidR="007C2835" w:rsidRDefault="005D29FC" w:rsidP="007C2835">
      <w:pPr>
        <w:pStyle w:val="ListParagraph"/>
        <w:numPr>
          <w:ilvl w:val="0"/>
          <w:numId w:val="3"/>
        </w:numPr>
        <w:jc w:val="both"/>
      </w:pPr>
      <w:r>
        <w:t>Saving and loading in the trained ANN. This was a feature that was attempted to</w:t>
      </w:r>
      <w:r w:rsidR="00EF011C">
        <w:t xml:space="preserve"> be implemented into the system. While this was not achieved due to time constraints it does not mean that it cannot be achieved </w:t>
      </w:r>
      <w:r w:rsidR="007C2835">
        <w:t>after the project has finished.</w:t>
      </w:r>
    </w:p>
    <w:p w:rsidR="007C2835" w:rsidRDefault="007C2835" w:rsidP="007C2835">
      <w:pPr>
        <w:pStyle w:val="ListParagraph"/>
        <w:numPr>
          <w:ilvl w:val="0"/>
          <w:numId w:val="3"/>
        </w:numPr>
        <w:jc w:val="both"/>
      </w:pPr>
      <w:r>
        <w:t>Creating a full API for this was considered for this project</w:t>
      </w:r>
      <w:r w:rsidR="00D92230">
        <w:t xml:space="preserve"> but was cut</w:t>
      </w:r>
      <w:r>
        <w:t xml:space="preserve">. This would be an external library of all the functions and objects that the interface uses that the developers can view and search. This would allow the users to learn about certain functions and objects without looking at the code for the interface. </w:t>
      </w:r>
    </w:p>
    <w:p w:rsidR="00D92230" w:rsidRDefault="00E23D01" w:rsidP="007C2835">
      <w:pPr>
        <w:pStyle w:val="ListParagraph"/>
        <w:numPr>
          <w:ilvl w:val="0"/>
          <w:numId w:val="3"/>
        </w:numPr>
        <w:jc w:val="both"/>
      </w:pPr>
      <w:r>
        <w:t xml:space="preserve">Delay management would be another feature that could be implemented. Currently the project has delays that the user sets an amount of time for the system to wait. This could be further improved by allowing the game engine to communicate with the interface to ask if it is done with its current task. </w:t>
      </w:r>
    </w:p>
    <w:p w:rsidR="000076AE" w:rsidRDefault="000076AE" w:rsidP="00363482">
      <w:pPr>
        <w:spacing w:after="200" w:line="276" w:lineRule="auto"/>
        <w:rPr>
          <w:rFonts w:cs="Arial"/>
          <w:b/>
          <w:iCs/>
          <w:kern w:val="32"/>
          <w:sz w:val="28"/>
          <w:szCs w:val="28"/>
        </w:rPr>
      </w:pPr>
      <w:r>
        <w:br w:type="page"/>
      </w:r>
    </w:p>
    <w:p w:rsidR="00962CE2" w:rsidRDefault="00962CE2" w:rsidP="00363482">
      <w:pPr>
        <w:pStyle w:val="Heading2"/>
      </w:pPr>
      <w:bookmarkStart w:id="90" w:name="_Toc363745751"/>
      <w:r>
        <w:lastRenderedPageBreak/>
        <w:t>Critical Analysis</w:t>
      </w:r>
      <w:bookmarkEnd w:id="90"/>
    </w:p>
    <w:p w:rsidR="00962CE2" w:rsidRDefault="00C702E7" w:rsidP="00363482">
      <w:r>
        <w:t>This project can be considered a success due to the fact that it achieves what it originally set out to be. The interface works correctly with the game engine and it can perform tasks based on the output of the application.</w:t>
      </w:r>
    </w:p>
    <w:p w:rsidR="00962CE2" w:rsidRDefault="00C702E7" w:rsidP="00363482">
      <w:r>
        <w:t xml:space="preserve">It </w:t>
      </w:r>
      <w:r w:rsidR="001A660D">
        <w:t>does not</w:t>
      </w:r>
      <w:r>
        <w:t xml:space="preserve"> have a second server to host the external application. This can be viewed as a failure. The original aim was to incorporate this and allow the user to not edit the interface at all. This was not achieved and the user now has to edit the interface in order to incorporate their applic</w:t>
      </w:r>
      <w:r w:rsidR="001A660D">
        <w:t>ation into it. This although is not</w:t>
      </w:r>
      <w:r>
        <w:t xml:space="preserve"> a complete deal breaker it might scare away novice users from this tool. </w:t>
      </w:r>
    </w:p>
    <w:p w:rsidR="00346677" w:rsidRDefault="00346677" w:rsidP="00363482">
      <w:r>
        <w:t>The incorporation of an interface was a good idea and</w:t>
      </w:r>
      <w:r w:rsidR="00BC025B">
        <w:t xml:space="preserve"> will help out developers to learn this tool, as well as how to extend this tool.</w:t>
      </w:r>
    </w:p>
    <w:p w:rsidR="00962CE2" w:rsidRDefault="00F10BA7" w:rsidP="00363482">
      <w:r>
        <w:t xml:space="preserve">One thing that would have made this project a lot easier would have been a simple script that would start the server. Currently the user has to open the terminal, change directory to the necessary one, and then start the server with a specific command. This is an annoyance as the server needs to be up before you can run the project. </w:t>
      </w:r>
    </w:p>
    <w:p w:rsidR="003B48E8" w:rsidRDefault="00962CE2" w:rsidP="003B48E8">
      <w:r>
        <w:t xml:space="preserve"> </w:t>
      </w:r>
      <w:r w:rsidR="00697467">
        <w:t xml:space="preserve">One feature that would have been a great improvement over the end product would have been the ability to save the ANN bot after training. Currently the ANN will run as many times as stated in the GA. When this ends though the best bot in the entire population is selected to run again. This will bot will run until the user stops the process. </w:t>
      </w:r>
      <w:r w:rsidR="00535C60">
        <w:t xml:space="preserve">Having the ability to skip the training process and just get the best from previous trainings, would have </w:t>
      </w:r>
      <w:r w:rsidR="00F42521">
        <w:t xml:space="preserve">been a great advantage. </w:t>
      </w:r>
      <w:r w:rsidR="00D92230">
        <w:t>Achieved what it set out to be</w:t>
      </w:r>
      <w:r w:rsidR="003B48E8" w:rsidRPr="003B48E8">
        <w:t xml:space="preserve"> </w:t>
      </w:r>
    </w:p>
    <w:p w:rsidR="003B48E8" w:rsidRDefault="003B48E8" w:rsidP="003B48E8">
      <w:pPr>
        <w:spacing w:after="200" w:line="276" w:lineRule="auto"/>
      </w:pPr>
      <w:r>
        <w:t>The Good</w:t>
      </w:r>
    </w:p>
    <w:p w:rsidR="00D92230" w:rsidRDefault="00D92230" w:rsidP="003B48E8"/>
    <w:p w:rsidR="00D92230" w:rsidRDefault="00D92230" w:rsidP="00D92230">
      <w:pPr>
        <w:pStyle w:val="ListParagraph"/>
        <w:numPr>
          <w:ilvl w:val="0"/>
          <w:numId w:val="9"/>
        </w:numPr>
        <w:spacing w:line="276" w:lineRule="auto"/>
      </w:pPr>
      <w:r>
        <w:t>Delay</w:t>
      </w:r>
    </w:p>
    <w:p w:rsidR="00D92230" w:rsidRDefault="00D92230" w:rsidP="00D92230">
      <w:pPr>
        <w:pStyle w:val="ListParagraph"/>
        <w:numPr>
          <w:ilvl w:val="0"/>
          <w:numId w:val="9"/>
        </w:numPr>
        <w:spacing w:line="276" w:lineRule="auto"/>
      </w:pPr>
      <w:r>
        <w:t>Documented</w:t>
      </w:r>
    </w:p>
    <w:p w:rsidR="00D92230" w:rsidRDefault="00D92230" w:rsidP="00D92230">
      <w:pPr>
        <w:pStyle w:val="ListParagraph"/>
        <w:numPr>
          <w:ilvl w:val="0"/>
          <w:numId w:val="9"/>
        </w:numPr>
        <w:spacing w:line="276" w:lineRule="auto"/>
      </w:pPr>
      <w:r>
        <w:t>Tutorial</w:t>
      </w:r>
    </w:p>
    <w:p w:rsidR="00D92230" w:rsidRDefault="00D92230" w:rsidP="00D92230">
      <w:pPr>
        <w:pStyle w:val="ListParagraph"/>
        <w:numPr>
          <w:ilvl w:val="0"/>
          <w:numId w:val="9"/>
        </w:numPr>
        <w:spacing w:line="276" w:lineRule="auto"/>
      </w:pPr>
      <w:r>
        <w:t>30 frames per second</w:t>
      </w:r>
    </w:p>
    <w:p w:rsidR="00D92230" w:rsidRDefault="00D92230" w:rsidP="00D92230">
      <w:pPr>
        <w:pStyle w:val="ListParagraph"/>
        <w:numPr>
          <w:ilvl w:val="0"/>
          <w:numId w:val="9"/>
        </w:numPr>
        <w:spacing w:line="276" w:lineRule="auto"/>
      </w:pPr>
      <w:r>
        <w:t>NN trained</w:t>
      </w:r>
    </w:p>
    <w:p w:rsidR="00D92230" w:rsidRDefault="00D92230" w:rsidP="00363482">
      <w:pPr>
        <w:spacing w:after="200" w:line="276" w:lineRule="auto"/>
      </w:pPr>
    </w:p>
    <w:p w:rsidR="00D92230" w:rsidRDefault="00D92230" w:rsidP="00363482">
      <w:pPr>
        <w:spacing w:after="200" w:line="276" w:lineRule="auto"/>
      </w:pPr>
    </w:p>
    <w:p w:rsidR="00D92230" w:rsidRDefault="00D92230" w:rsidP="00363482">
      <w:pPr>
        <w:spacing w:after="200" w:line="276" w:lineRule="auto"/>
      </w:pPr>
      <w:r>
        <w:t>The Bad</w:t>
      </w:r>
    </w:p>
    <w:p w:rsidR="00D92230" w:rsidRDefault="00D92230" w:rsidP="00D92230">
      <w:pPr>
        <w:pStyle w:val="ListParagraph"/>
        <w:numPr>
          <w:ilvl w:val="0"/>
          <w:numId w:val="12"/>
        </w:numPr>
      </w:pPr>
      <w:r>
        <w:t>No second server</w:t>
      </w:r>
    </w:p>
    <w:p w:rsidR="00D92230" w:rsidRDefault="00D92230" w:rsidP="00D92230">
      <w:pPr>
        <w:pStyle w:val="ListParagraph"/>
        <w:numPr>
          <w:ilvl w:val="0"/>
          <w:numId w:val="12"/>
        </w:numPr>
      </w:pPr>
      <w:r>
        <w:t>Loading in the ANN</w:t>
      </w:r>
    </w:p>
    <w:p w:rsidR="00D92230" w:rsidRDefault="00D92230" w:rsidP="00D92230">
      <w:pPr>
        <w:pStyle w:val="ListParagraph"/>
        <w:numPr>
          <w:ilvl w:val="0"/>
          <w:numId w:val="12"/>
        </w:numPr>
      </w:pPr>
      <w:r>
        <w:t>Lack of features</w:t>
      </w:r>
    </w:p>
    <w:p w:rsidR="00D92230" w:rsidRDefault="00D92230" w:rsidP="00D92230">
      <w:pPr>
        <w:pStyle w:val="ListParagraph"/>
        <w:numPr>
          <w:ilvl w:val="0"/>
          <w:numId w:val="12"/>
        </w:numPr>
      </w:pPr>
      <w:r>
        <w:t>List of things to do before you start – server start up.</w:t>
      </w:r>
    </w:p>
    <w:p w:rsidR="00D92230" w:rsidRDefault="00D92230" w:rsidP="00D92230">
      <w:pPr>
        <w:spacing w:line="276" w:lineRule="auto"/>
      </w:pPr>
    </w:p>
    <w:p w:rsidR="00A4745A" w:rsidRDefault="003C71C0" w:rsidP="00D92230">
      <w:pPr>
        <w:spacing w:line="276" w:lineRule="auto"/>
      </w:pPr>
      <w:r>
        <w:t xml:space="preserve">The lack of a second server is a severe drawback. This means that the developer has to go inside the interface code and incorporate their code into it. This is the one main feature that the project is missing, and the biggest reason why it would be considered to be a failure. But due to the other positive reasons it is not considered a failure. </w:t>
      </w:r>
      <w:r w:rsidR="005F65A9">
        <w:t>The original aim was for the developer to be able to use code in a different language and be able to use it with the interface. This was not achieved as it required the second server, hosting the code in the other language. The interfaces server functions can be accessed from another language if the secon</w:t>
      </w:r>
      <w:r w:rsidR="00E72FEF">
        <w:t xml:space="preserve">d server was able to access it. This would have a great feature for the project, but it was not achieved. </w:t>
      </w:r>
      <w:r w:rsidR="00A4745A">
        <w:t>Therefore all code that is put into the interface has to be in C#, and has to fit the current method of input into the game engine. This will no doubt put off developers from using this tool.</w:t>
      </w:r>
    </w:p>
    <w:p w:rsidR="00037415" w:rsidRDefault="0048030F" w:rsidP="00D92230">
      <w:pPr>
        <w:spacing w:line="276" w:lineRule="auto"/>
      </w:pPr>
      <w:r>
        <w:t xml:space="preserve">While the second server was not achieved, all the prototypes were a success. </w:t>
      </w:r>
      <w:r w:rsidR="00621F35">
        <w:t>This is the key point of the p</w:t>
      </w:r>
      <w:r w:rsidR="00685ADB">
        <w:t xml:space="preserve">roject. The projects prototypes range from the simple to the complex. </w:t>
      </w:r>
      <w:r w:rsidR="00047873">
        <w:t>Starting from simply establishi</w:t>
      </w:r>
      <w:r w:rsidR="00FD56DC">
        <w:t xml:space="preserve">ng a connection, to calling a function on the server every update, to finally not only running a neural network but training </w:t>
      </w:r>
      <w:r w:rsidR="00037415">
        <w:t xml:space="preserve">it from scratch. </w:t>
      </w:r>
    </w:p>
    <w:p w:rsidR="001A4432" w:rsidRDefault="001A4432" w:rsidP="00D92230">
      <w:pPr>
        <w:spacing w:line="276" w:lineRule="auto"/>
      </w:pPr>
      <w:r>
        <w:t xml:space="preserve">The delay ability added in a better method of synchronisation between the interface and the game engine. This allows the game engine to stop messaging the interface for a set given time. This is required for a certain number of things, such as stopping the game engine from calling the interface when it is setting up. </w:t>
      </w:r>
      <w:r w:rsidR="001E3A08">
        <w:t xml:space="preserve">This is used in prototype 4 when the ANN is being set up. </w:t>
      </w:r>
      <w:r w:rsidR="00BF4849">
        <w:t xml:space="preserve">While this </w:t>
      </w:r>
      <w:r w:rsidR="00F155AE">
        <w:t xml:space="preserve">happens the game engine cannot communicate with the interface until a certain amount of time has passed. The user will have to set a specific amount of time, as the system cannot be interrupted during this time to find out if it is done. </w:t>
      </w:r>
      <w:r w:rsidR="00E23D01">
        <w:t>Knowing the amount of time needed is key but can be difficult to discover. Calling the interface when it isn’t done with the last task can cause major problems. Therefore while the game engine does feature a delay method</w:t>
      </w:r>
      <w:r w:rsidR="003E4B13">
        <w:t>,</w:t>
      </w:r>
      <w:r w:rsidR="00E23D01">
        <w:t xml:space="preserve"> there are some drawbacks to it. </w:t>
      </w:r>
    </w:p>
    <w:p w:rsidR="003E4B13" w:rsidRDefault="003E4B13" w:rsidP="00D92230">
      <w:pPr>
        <w:spacing w:line="276" w:lineRule="auto"/>
      </w:pPr>
      <w:r>
        <w:t xml:space="preserve">Another key drawback comes from prototype four and the ability to load in </w:t>
      </w:r>
      <w:r w:rsidR="003B48E8">
        <w:t xml:space="preserve">a pre-trained ANN. This makes displaying the ANN difficult as the time taken to train a bot </w:t>
      </w:r>
      <w:r w:rsidR="003B48E8">
        <w:lastRenderedPageBreak/>
        <w:t xml:space="preserve">to get the desired behaviour takes a lot of time. </w:t>
      </w:r>
      <w:r w:rsidR="00832353">
        <w:t xml:space="preserve">Therefore a method for saving and loading already trained ANN would have been a great help. </w:t>
      </w:r>
      <w:r w:rsidR="009521A2">
        <w:t xml:space="preserve">This draws the prototype down as it should have been a feature that was implemented. While the author tried to develop this into the prototype it became apparent that it was not going to be able to be implemented. </w:t>
      </w:r>
    </w:p>
    <w:p w:rsidR="00035997" w:rsidRDefault="00035997" w:rsidP="00D92230">
      <w:pPr>
        <w:spacing w:line="276" w:lineRule="auto"/>
      </w:pPr>
    </w:p>
    <w:p w:rsidR="003A0F69" w:rsidRDefault="00035997" w:rsidP="00D92230">
      <w:pPr>
        <w:spacing w:line="276" w:lineRule="auto"/>
      </w:pPr>
      <w:r>
        <w:t xml:space="preserve">The tutorial shown in the appendix below shows that the author has made an effort to show other developers how this tool works and the basics on how to use it. </w:t>
      </w:r>
      <w:r w:rsidR="0096438C">
        <w:t>The tutorial guides the user from scratch, some p</w:t>
      </w:r>
      <w:r w:rsidR="00D504A2">
        <w:t xml:space="preserve">rogramming knowledge is needed. The tutorial project also hosts some basic outline code, the rest requires the </w:t>
      </w:r>
      <w:r w:rsidR="00C0329A">
        <w:t xml:space="preserve">reader to write some code themselves. If they are stuck they can </w:t>
      </w:r>
      <w:r w:rsidR="003A0F69">
        <w:t>look at the solutions provided in the bottom of the document.</w:t>
      </w:r>
    </w:p>
    <w:p w:rsidR="003A0F69" w:rsidRDefault="003A0F69" w:rsidP="00D92230">
      <w:pPr>
        <w:spacing w:line="276" w:lineRule="auto"/>
      </w:pPr>
    </w:p>
    <w:p w:rsidR="003A0F69" w:rsidRDefault="003A0F69" w:rsidP="00D92230">
      <w:pPr>
        <w:spacing w:line="276" w:lineRule="auto"/>
      </w:pPr>
      <w:r>
        <w:t>As noted in the start this tool will not have all the features that developers will want. This tool has some basic functionality, but it is up to future developers to add in features that they want/need. The version of this tool at the end of the project will have a few basic features that can be used.</w:t>
      </w:r>
      <w:r w:rsidR="006E7BBE">
        <w:t xml:space="preserve"> Therefore while the lack of features is a drawback, there was never going to be a large amount of features from the start. </w:t>
      </w:r>
      <w:r w:rsidR="008551FE">
        <w:t>More features will come from the outside developers if they choose to implement them.</w:t>
      </w:r>
    </w:p>
    <w:p w:rsidR="00CA6909" w:rsidRDefault="00CA6909" w:rsidP="00D92230">
      <w:pPr>
        <w:spacing w:line="276" w:lineRule="auto"/>
      </w:pPr>
      <w:r>
        <w:t>The tool manages to keep a full 30 frames per second rate during run time. This was a cause for concern from the start of the project, whether or not that the interf</w:t>
      </w:r>
      <w:r w:rsidR="00FA46C3">
        <w:t xml:space="preserve">ace will be able to handle this. But it achieves this for all tutorials, even the ANN prototype. There is a little jittering occasionally during runtime, this is due to slight lag in the system. This only happens when the prototype first runs or when the machine running the tool has a lot of tasks processing. </w:t>
      </w:r>
    </w:p>
    <w:p w:rsidR="005A0531" w:rsidRDefault="005A0531" w:rsidP="00D92230">
      <w:pPr>
        <w:spacing w:line="276" w:lineRule="auto"/>
      </w:pPr>
      <w:r>
        <w:t xml:space="preserve">One feature that was desired was the ability to start the server by clicking an executable. The current method involves the user to open up the mono command line, change directory to the projects directory and then run the command that starts the project. This is not ideal as it can take up some amount of time if the user accidentally closes the server, or if the change the interface and it crashes. </w:t>
      </w:r>
      <w:r w:rsidR="00E3090D">
        <w:t xml:space="preserve">During development this was a cause of great frustration. A solution was to try and create an executable file that would start up the server, from whatever directory that the file was in. This was not achieved due to the authors knowledge of creating executable that contain mono command line code. </w:t>
      </w:r>
    </w:p>
    <w:p w:rsidR="00FA1F4C" w:rsidRDefault="00FA1F4C" w:rsidP="00D92230">
      <w:pPr>
        <w:spacing w:line="276" w:lineRule="auto"/>
      </w:pPr>
      <w:r>
        <w:t xml:space="preserve">The greatest achievement of this project other than the interface was the ANN. </w:t>
      </w:r>
      <w:r w:rsidR="00A07B44">
        <w:t xml:space="preserve">Using the same network it achieved two different behaviours, a competitive one and a cooperative one. This shows the flexibility of the neural network. </w:t>
      </w:r>
      <w:r w:rsidR="00B77EFA">
        <w:t xml:space="preserve">While there are </w:t>
      </w:r>
      <w:r w:rsidR="00B77EFA">
        <w:lastRenderedPageBreak/>
        <w:t xml:space="preserve">many improvements </w:t>
      </w:r>
      <w:r w:rsidR="00495C5A">
        <w:t xml:space="preserve">that can be done to the ANN, for this project that was showing that it can be done they are not really a priority. </w:t>
      </w:r>
    </w:p>
    <w:p w:rsidR="001A4432" w:rsidRDefault="001A4432" w:rsidP="00D92230">
      <w:pPr>
        <w:spacing w:line="276" w:lineRule="auto"/>
      </w:pPr>
    </w:p>
    <w:p w:rsidR="009E00B9" w:rsidRDefault="001A4432" w:rsidP="001A4432">
      <w:pPr>
        <w:pStyle w:val="Heading3"/>
      </w:pPr>
      <w:r>
        <w:t>Overall</w:t>
      </w:r>
    </w:p>
    <w:p w:rsidR="00D500A1" w:rsidRDefault="009E00B9" w:rsidP="009E00B9">
      <w:r>
        <w:t xml:space="preserve">Overall while there are a number of key drawbacks in this project the author </w:t>
      </w:r>
      <w:r w:rsidR="00F847DC">
        <w:t>does believe that this was a successful project.</w:t>
      </w:r>
      <w:r w:rsidR="00D500A1">
        <w:br w:type="page"/>
      </w:r>
    </w:p>
    <w:sdt>
      <w:sdtPr>
        <w:id w:val="-1467351762"/>
        <w:docPartObj>
          <w:docPartGallery w:val="Bibliographies"/>
          <w:docPartUnique/>
        </w:docPartObj>
      </w:sdtPr>
      <w:sdtEndPr>
        <w:rPr>
          <w:rFonts w:cs="Times New Roman"/>
          <w:b w:val="0"/>
          <w:bCs w:val="0"/>
          <w:kern w:val="0"/>
          <w:sz w:val="24"/>
          <w:szCs w:val="24"/>
        </w:rPr>
      </w:sdtEndPr>
      <w:sdtContent>
        <w:p w:rsidR="00B93A52" w:rsidRDefault="00B93A52">
          <w:pPr>
            <w:pStyle w:val="Heading1"/>
          </w:pPr>
          <w:r>
            <w:t>Bibliography</w:t>
          </w:r>
        </w:p>
        <w:sdt>
          <w:sdtPr>
            <w:id w:val="111145805"/>
            <w:bibliography/>
          </w:sdtPr>
          <w:sdtContent>
            <w:p w:rsidR="00B93A52" w:rsidRDefault="00B93A52">
              <w:r>
                <w:fldChar w:fldCharType="begin"/>
              </w:r>
              <w:r>
                <w:instrText xml:space="preserve"> BIBLIOGRAPHY </w:instrText>
              </w:r>
              <w:r>
                <w:fldChar w:fldCharType="separate"/>
              </w:r>
              <w:r>
                <w:rPr>
                  <w:b/>
                  <w:bCs/>
                  <w:noProof/>
                  <w:lang w:val="en-US"/>
                </w:rPr>
                <w:t>There are no sources in the current document.</w:t>
              </w:r>
              <w:r>
                <w:rPr>
                  <w:b/>
                  <w:bCs/>
                  <w:noProof/>
                </w:rPr>
                <w:fldChar w:fldCharType="end"/>
              </w:r>
            </w:p>
          </w:sdtContent>
        </w:sdt>
      </w:sdtContent>
    </w:sdt>
    <w:p w:rsidR="00D500A1" w:rsidRDefault="00D500A1" w:rsidP="00363482">
      <w:pPr>
        <w:spacing w:after="200" w:line="276" w:lineRule="auto"/>
        <w:rPr>
          <w:rFonts w:cs="Arial"/>
          <w:b/>
          <w:bCs/>
          <w:kern w:val="32"/>
          <w:sz w:val="32"/>
          <w:szCs w:val="32"/>
        </w:rPr>
      </w:pPr>
      <w:r>
        <w:br w:type="page"/>
      </w:r>
    </w:p>
    <w:p w:rsidR="00D500A1" w:rsidRPr="00D500A1" w:rsidRDefault="00D500A1" w:rsidP="00363482">
      <w:pPr>
        <w:pStyle w:val="Heading1"/>
      </w:pPr>
      <w:bookmarkStart w:id="91" w:name="_Toc363745753"/>
      <w:r>
        <w:lastRenderedPageBreak/>
        <w:t>Appendix</w:t>
      </w:r>
      <w:bookmarkEnd w:id="91"/>
    </w:p>
    <w:sectPr w:rsidR="00D500A1" w:rsidRPr="00D500A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5274F" w:rsidRDefault="0055274F" w:rsidP="006F516C">
      <w:pPr>
        <w:spacing w:after="0" w:line="240" w:lineRule="auto"/>
      </w:pPr>
      <w:r>
        <w:separator/>
      </w:r>
    </w:p>
  </w:endnote>
  <w:endnote w:type="continuationSeparator" w:id="0">
    <w:p w:rsidR="0055274F" w:rsidRDefault="0055274F" w:rsidP="006F5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5274F" w:rsidRDefault="0055274F" w:rsidP="006F516C">
      <w:pPr>
        <w:spacing w:after="0" w:line="240" w:lineRule="auto"/>
      </w:pPr>
      <w:r>
        <w:separator/>
      </w:r>
    </w:p>
  </w:footnote>
  <w:footnote w:type="continuationSeparator" w:id="0">
    <w:p w:rsidR="0055274F" w:rsidRDefault="0055274F" w:rsidP="006F516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12463"/>
    <w:multiLevelType w:val="hybridMultilevel"/>
    <w:tmpl w:val="6A76A8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435EBF"/>
    <w:multiLevelType w:val="hybridMultilevel"/>
    <w:tmpl w:val="22CAE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42A2891"/>
    <w:multiLevelType w:val="hybridMultilevel"/>
    <w:tmpl w:val="F4DAE22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nsid w:val="248B1FDA"/>
    <w:multiLevelType w:val="hybridMultilevel"/>
    <w:tmpl w:val="2A64C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0A35557"/>
    <w:multiLevelType w:val="hybridMultilevel"/>
    <w:tmpl w:val="73A609D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nsid w:val="591676DE"/>
    <w:multiLevelType w:val="multilevel"/>
    <w:tmpl w:val="F54CF4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color w:val="4F81BD" w:themeColor="accen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775B419E"/>
    <w:multiLevelType w:val="hybridMultilevel"/>
    <w:tmpl w:val="F7FC0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E635E10"/>
    <w:multiLevelType w:val="multilevel"/>
    <w:tmpl w:val="C47C5A7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851"/>
        </w:tabs>
        <w:ind w:left="0" w:firstLine="0"/>
      </w:pPr>
      <w:rPr>
        <w:rFonts w:hint="default"/>
      </w:rPr>
    </w:lvl>
    <w:lvl w:ilvl="2">
      <w:start w:val="1"/>
      <w:numFmt w:val="decimal"/>
      <w:pStyle w:val="Heading3"/>
      <w:lvlText w:val="%1.%2.%3"/>
      <w:lvlJc w:val="left"/>
      <w:pPr>
        <w:tabs>
          <w:tab w:val="num" w:pos="567"/>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728" w:hanging="172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7"/>
  </w:num>
  <w:num w:numId="2">
    <w:abstractNumId w:val="5"/>
  </w:num>
  <w:num w:numId="3">
    <w:abstractNumId w:val="6"/>
  </w:num>
  <w:num w:numId="4">
    <w:abstractNumId w:val="2"/>
  </w:num>
  <w:num w:numId="5">
    <w:abstractNumId w:val="7"/>
  </w:num>
  <w:num w:numId="6">
    <w:abstractNumId w:val="7"/>
  </w:num>
  <w:num w:numId="7">
    <w:abstractNumId w:val="7"/>
  </w:num>
  <w:num w:numId="8">
    <w:abstractNumId w:val="7"/>
  </w:num>
  <w:num w:numId="9">
    <w:abstractNumId w:val="0"/>
  </w:num>
  <w:num w:numId="10">
    <w:abstractNumId w:val="4"/>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5909"/>
    <w:rsid w:val="000076AE"/>
    <w:rsid w:val="00010360"/>
    <w:rsid w:val="00013E6B"/>
    <w:rsid w:val="000174A4"/>
    <w:rsid w:val="00031174"/>
    <w:rsid w:val="00031D11"/>
    <w:rsid w:val="00035997"/>
    <w:rsid w:val="00037415"/>
    <w:rsid w:val="0003753A"/>
    <w:rsid w:val="00040F49"/>
    <w:rsid w:val="00047873"/>
    <w:rsid w:val="0005337C"/>
    <w:rsid w:val="000757A2"/>
    <w:rsid w:val="000805E5"/>
    <w:rsid w:val="00084D15"/>
    <w:rsid w:val="000B014B"/>
    <w:rsid w:val="000B299B"/>
    <w:rsid w:val="000B3727"/>
    <w:rsid w:val="000B67DB"/>
    <w:rsid w:val="000D3603"/>
    <w:rsid w:val="000D4895"/>
    <w:rsid w:val="000E02AD"/>
    <w:rsid w:val="000E1638"/>
    <w:rsid w:val="000E2A49"/>
    <w:rsid w:val="000E52B7"/>
    <w:rsid w:val="000F40D3"/>
    <w:rsid w:val="000F6668"/>
    <w:rsid w:val="000F6CF7"/>
    <w:rsid w:val="00116B38"/>
    <w:rsid w:val="00133DA9"/>
    <w:rsid w:val="00135E80"/>
    <w:rsid w:val="00136A16"/>
    <w:rsid w:val="00147EC3"/>
    <w:rsid w:val="0015084C"/>
    <w:rsid w:val="00152FC5"/>
    <w:rsid w:val="001571B9"/>
    <w:rsid w:val="00163708"/>
    <w:rsid w:val="00164ED1"/>
    <w:rsid w:val="001661F5"/>
    <w:rsid w:val="00180A23"/>
    <w:rsid w:val="00181483"/>
    <w:rsid w:val="001A3F6B"/>
    <w:rsid w:val="001A4432"/>
    <w:rsid w:val="001A660D"/>
    <w:rsid w:val="001A6BA7"/>
    <w:rsid w:val="001A7AE5"/>
    <w:rsid w:val="001B3533"/>
    <w:rsid w:val="001B4F62"/>
    <w:rsid w:val="001B7357"/>
    <w:rsid w:val="001C0AF0"/>
    <w:rsid w:val="001C212C"/>
    <w:rsid w:val="001D0A15"/>
    <w:rsid w:val="001D3A93"/>
    <w:rsid w:val="001E20D6"/>
    <w:rsid w:val="001E36DE"/>
    <w:rsid w:val="001E3A08"/>
    <w:rsid w:val="001E6376"/>
    <w:rsid w:val="001F2503"/>
    <w:rsid w:val="00203283"/>
    <w:rsid w:val="002157EE"/>
    <w:rsid w:val="00216496"/>
    <w:rsid w:val="00232EA1"/>
    <w:rsid w:val="00233A96"/>
    <w:rsid w:val="00245297"/>
    <w:rsid w:val="0028571F"/>
    <w:rsid w:val="00291BF4"/>
    <w:rsid w:val="002A6652"/>
    <w:rsid w:val="002B53B5"/>
    <w:rsid w:val="002B58E4"/>
    <w:rsid w:val="002C2F6F"/>
    <w:rsid w:val="002D0DC3"/>
    <w:rsid w:val="002D107C"/>
    <w:rsid w:val="002E1C61"/>
    <w:rsid w:val="002E2373"/>
    <w:rsid w:val="002E5D5C"/>
    <w:rsid w:val="002E7308"/>
    <w:rsid w:val="002F0033"/>
    <w:rsid w:val="003036A6"/>
    <w:rsid w:val="003042F9"/>
    <w:rsid w:val="00310079"/>
    <w:rsid w:val="00323A72"/>
    <w:rsid w:val="00326E56"/>
    <w:rsid w:val="00330134"/>
    <w:rsid w:val="003402E7"/>
    <w:rsid w:val="0034283F"/>
    <w:rsid w:val="003441DD"/>
    <w:rsid w:val="00346677"/>
    <w:rsid w:val="00350379"/>
    <w:rsid w:val="00362FCF"/>
    <w:rsid w:val="00363482"/>
    <w:rsid w:val="00374848"/>
    <w:rsid w:val="00374B95"/>
    <w:rsid w:val="00390ADE"/>
    <w:rsid w:val="00396D46"/>
    <w:rsid w:val="003A0073"/>
    <w:rsid w:val="003A0F69"/>
    <w:rsid w:val="003A1F9D"/>
    <w:rsid w:val="003B3CCD"/>
    <w:rsid w:val="003B48E8"/>
    <w:rsid w:val="003C1218"/>
    <w:rsid w:val="003C2213"/>
    <w:rsid w:val="003C435F"/>
    <w:rsid w:val="003C4B25"/>
    <w:rsid w:val="003C71C0"/>
    <w:rsid w:val="003D18F2"/>
    <w:rsid w:val="003D1CB4"/>
    <w:rsid w:val="003E4B13"/>
    <w:rsid w:val="003E6C23"/>
    <w:rsid w:val="003E751D"/>
    <w:rsid w:val="003F1DC4"/>
    <w:rsid w:val="00406B42"/>
    <w:rsid w:val="00411F86"/>
    <w:rsid w:val="00420C77"/>
    <w:rsid w:val="00425D85"/>
    <w:rsid w:val="00426129"/>
    <w:rsid w:val="004263FF"/>
    <w:rsid w:val="00431CFC"/>
    <w:rsid w:val="00437D6E"/>
    <w:rsid w:val="0045112F"/>
    <w:rsid w:val="00471EB1"/>
    <w:rsid w:val="0048030F"/>
    <w:rsid w:val="00485178"/>
    <w:rsid w:val="00495C5A"/>
    <w:rsid w:val="004B6EC8"/>
    <w:rsid w:val="004B7131"/>
    <w:rsid w:val="004C3FD1"/>
    <w:rsid w:val="004C5682"/>
    <w:rsid w:val="004F19A6"/>
    <w:rsid w:val="004F365F"/>
    <w:rsid w:val="004F434B"/>
    <w:rsid w:val="0050779F"/>
    <w:rsid w:val="005120B4"/>
    <w:rsid w:val="005137B1"/>
    <w:rsid w:val="00515AF1"/>
    <w:rsid w:val="005179B1"/>
    <w:rsid w:val="00524351"/>
    <w:rsid w:val="0052491B"/>
    <w:rsid w:val="00524B3F"/>
    <w:rsid w:val="00535C60"/>
    <w:rsid w:val="00551D54"/>
    <w:rsid w:val="0055274F"/>
    <w:rsid w:val="00552A14"/>
    <w:rsid w:val="00581E4F"/>
    <w:rsid w:val="00583944"/>
    <w:rsid w:val="0059070D"/>
    <w:rsid w:val="005A0531"/>
    <w:rsid w:val="005C5909"/>
    <w:rsid w:val="005D1C00"/>
    <w:rsid w:val="005D29FC"/>
    <w:rsid w:val="005E0962"/>
    <w:rsid w:val="005F65A9"/>
    <w:rsid w:val="00603545"/>
    <w:rsid w:val="00610E38"/>
    <w:rsid w:val="00621F35"/>
    <w:rsid w:val="00632011"/>
    <w:rsid w:val="00634514"/>
    <w:rsid w:val="00651D61"/>
    <w:rsid w:val="00652D7C"/>
    <w:rsid w:val="006576A9"/>
    <w:rsid w:val="006634D3"/>
    <w:rsid w:val="00685ADB"/>
    <w:rsid w:val="006917F9"/>
    <w:rsid w:val="00697467"/>
    <w:rsid w:val="006A39EC"/>
    <w:rsid w:val="006A5BAC"/>
    <w:rsid w:val="006B3EB4"/>
    <w:rsid w:val="006B4C55"/>
    <w:rsid w:val="006B4DDB"/>
    <w:rsid w:val="006B7D5F"/>
    <w:rsid w:val="006C0989"/>
    <w:rsid w:val="006C199E"/>
    <w:rsid w:val="006C419E"/>
    <w:rsid w:val="006D038A"/>
    <w:rsid w:val="006D49D6"/>
    <w:rsid w:val="006E6DE3"/>
    <w:rsid w:val="006E7BBE"/>
    <w:rsid w:val="006F2C0C"/>
    <w:rsid w:val="006F40F7"/>
    <w:rsid w:val="006F516C"/>
    <w:rsid w:val="007126EC"/>
    <w:rsid w:val="00715EC0"/>
    <w:rsid w:val="00717C2F"/>
    <w:rsid w:val="007212C1"/>
    <w:rsid w:val="0072454A"/>
    <w:rsid w:val="00734C89"/>
    <w:rsid w:val="007372C4"/>
    <w:rsid w:val="007404F8"/>
    <w:rsid w:val="00763C36"/>
    <w:rsid w:val="0076616B"/>
    <w:rsid w:val="0079188D"/>
    <w:rsid w:val="0079270F"/>
    <w:rsid w:val="007964F2"/>
    <w:rsid w:val="00796909"/>
    <w:rsid w:val="007A410C"/>
    <w:rsid w:val="007B12D1"/>
    <w:rsid w:val="007B573C"/>
    <w:rsid w:val="007C0C63"/>
    <w:rsid w:val="007C10E0"/>
    <w:rsid w:val="007C2835"/>
    <w:rsid w:val="007D0294"/>
    <w:rsid w:val="007E6FEF"/>
    <w:rsid w:val="007F6FC5"/>
    <w:rsid w:val="00830C9A"/>
    <w:rsid w:val="00832353"/>
    <w:rsid w:val="00840DE4"/>
    <w:rsid w:val="00844B1A"/>
    <w:rsid w:val="008551FE"/>
    <w:rsid w:val="00862380"/>
    <w:rsid w:val="008753FC"/>
    <w:rsid w:val="00876B70"/>
    <w:rsid w:val="00880EC6"/>
    <w:rsid w:val="00885BAB"/>
    <w:rsid w:val="00886FD2"/>
    <w:rsid w:val="0089533A"/>
    <w:rsid w:val="00895C2B"/>
    <w:rsid w:val="008971E2"/>
    <w:rsid w:val="008A72DD"/>
    <w:rsid w:val="008B1ED8"/>
    <w:rsid w:val="008B30D1"/>
    <w:rsid w:val="008B7CB5"/>
    <w:rsid w:val="008C0ABF"/>
    <w:rsid w:val="008C13B2"/>
    <w:rsid w:val="008C146B"/>
    <w:rsid w:val="008D1080"/>
    <w:rsid w:val="008D3865"/>
    <w:rsid w:val="008D6182"/>
    <w:rsid w:val="008E32FA"/>
    <w:rsid w:val="009050CA"/>
    <w:rsid w:val="00907D52"/>
    <w:rsid w:val="00911EAD"/>
    <w:rsid w:val="00917992"/>
    <w:rsid w:val="009239B4"/>
    <w:rsid w:val="009415F8"/>
    <w:rsid w:val="00946875"/>
    <w:rsid w:val="00946E42"/>
    <w:rsid w:val="00951006"/>
    <w:rsid w:val="009521A2"/>
    <w:rsid w:val="00954CDC"/>
    <w:rsid w:val="00956470"/>
    <w:rsid w:val="00957984"/>
    <w:rsid w:val="00962CE2"/>
    <w:rsid w:val="0096438C"/>
    <w:rsid w:val="00966A3D"/>
    <w:rsid w:val="00983126"/>
    <w:rsid w:val="009926B4"/>
    <w:rsid w:val="009A2B1F"/>
    <w:rsid w:val="009A6DEA"/>
    <w:rsid w:val="009B34DB"/>
    <w:rsid w:val="009B432D"/>
    <w:rsid w:val="009C3808"/>
    <w:rsid w:val="009D3BAF"/>
    <w:rsid w:val="009E00B9"/>
    <w:rsid w:val="009E3943"/>
    <w:rsid w:val="009E3C7C"/>
    <w:rsid w:val="009F1D01"/>
    <w:rsid w:val="009F29DE"/>
    <w:rsid w:val="00A07343"/>
    <w:rsid w:val="00A07B44"/>
    <w:rsid w:val="00A2107F"/>
    <w:rsid w:val="00A233E5"/>
    <w:rsid w:val="00A252E7"/>
    <w:rsid w:val="00A25F58"/>
    <w:rsid w:val="00A34EA3"/>
    <w:rsid w:val="00A34FD9"/>
    <w:rsid w:val="00A361FD"/>
    <w:rsid w:val="00A36CAA"/>
    <w:rsid w:val="00A405A3"/>
    <w:rsid w:val="00A4117B"/>
    <w:rsid w:val="00A4745A"/>
    <w:rsid w:val="00A508D5"/>
    <w:rsid w:val="00A53746"/>
    <w:rsid w:val="00A57FD2"/>
    <w:rsid w:val="00A6393B"/>
    <w:rsid w:val="00A701EE"/>
    <w:rsid w:val="00A7451B"/>
    <w:rsid w:val="00A77EDE"/>
    <w:rsid w:val="00A85C71"/>
    <w:rsid w:val="00A93A81"/>
    <w:rsid w:val="00A96C9E"/>
    <w:rsid w:val="00AA3563"/>
    <w:rsid w:val="00AC07CA"/>
    <w:rsid w:val="00AD3948"/>
    <w:rsid w:val="00AD741B"/>
    <w:rsid w:val="00AE3F56"/>
    <w:rsid w:val="00AF3EDD"/>
    <w:rsid w:val="00B03AC2"/>
    <w:rsid w:val="00B11665"/>
    <w:rsid w:val="00B21304"/>
    <w:rsid w:val="00B22682"/>
    <w:rsid w:val="00B24D9D"/>
    <w:rsid w:val="00B25823"/>
    <w:rsid w:val="00B3458C"/>
    <w:rsid w:val="00B426E3"/>
    <w:rsid w:val="00B42924"/>
    <w:rsid w:val="00B43568"/>
    <w:rsid w:val="00B44182"/>
    <w:rsid w:val="00B4549A"/>
    <w:rsid w:val="00B5770E"/>
    <w:rsid w:val="00B71B46"/>
    <w:rsid w:val="00B759A1"/>
    <w:rsid w:val="00B75D24"/>
    <w:rsid w:val="00B77EFA"/>
    <w:rsid w:val="00B80C25"/>
    <w:rsid w:val="00B93A52"/>
    <w:rsid w:val="00BB0E3A"/>
    <w:rsid w:val="00BB7748"/>
    <w:rsid w:val="00BC025B"/>
    <w:rsid w:val="00BC2CA0"/>
    <w:rsid w:val="00BD7F7F"/>
    <w:rsid w:val="00BF035A"/>
    <w:rsid w:val="00BF4849"/>
    <w:rsid w:val="00C0329A"/>
    <w:rsid w:val="00C059A0"/>
    <w:rsid w:val="00C115B3"/>
    <w:rsid w:val="00C205BE"/>
    <w:rsid w:val="00C2353B"/>
    <w:rsid w:val="00C264EE"/>
    <w:rsid w:val="00C26EB6"/>
    <w:rsid w:val="00C50EE2"/>
    <w:rsid w:val="00C54116"/>
    <w:rsid w:val="00C702E7"/>
    <w:rsid w:val="00C80E17"/>
    <w:rsid w:val="00C84450"/>
    <w:rsid w:val="00C865F4"/>
    <w:rsid w:val="00CA5D3F"/>
    <w:rsid w:val="00CA6909"/>
    <w:rsid w:val="00CB1B2C"/>
    <w:rsid w:val="00CB3758"/>
    <w:rsid w:val="00CC14F3"/>
    <w:rsid w:val="00CC49D9"/>
    <w:rsid w:val="00CD55F2"/>
    <w:rsid w:val="00CD743A"/>
    <w:rsid w:val="00CE7903"/>
    <w:rsid w:val="00CF0939"/>
    <w:rsid w:val="00D019BE"/>
    <w:rsid w:val="00D05F55"/>
    <w:rsid w:val="00D06F5F"/>
    <w:rsid w:val="00D125CC"/>
    <w:rsid w:val="00D21A56"/>
    <w:rsid w:val="00D23141"/>
    <w:rsid w:val="00D41E36"/>
    <w:rsid w:val="00D500A1"/>
    <w:rsid w:val="00D504A2"/>
    <w:rsid w:val="00D550DC"/>
    <w:rsid w:val="00D70C96"/>
    <w:rsid w:val="00D83C82"/>
    <w:rsid w:val="00D90509"/>
    <w:rsid w:val="00D90595"/>
    <w:rsid w:val="00D92230"/>
    <w:rsid w:val="00DB0D35"/>
    <w:rsid w:val="00DB3650"/>
    <w:rsid w:val="00DD190F"/>
    <w:rsid w:val="00DD5A4F"/>
    <w:rsid w:val="00DE2DE0"/>
    <w:rsid w:val="00E008EC"/>
    <w:rsid w:val="00E01ADB"/>
    <w:rsid w:val="00E07384"/>
    <w:rsid w:val="00E23D01"/>
    <w:rsid w:val="00E3090D"/>
    <w:rsid w:val="00E312AB"/>
    <w:rsid w:val="00E32EDA"/>
    <w:rsid w:val="00E35498"/>
    <w:rsid w:val="00E3777B"/>
    <w:rsid w:val="00E440A5"/>
    <w:rsid w:val="00E5635B"/>
    <w:rsid w:val="00E5662E"/>
    <w:rsid w:val="00E72FEF"/>
    <w:rsid w:val="00E76B15"/>
    <w:rsid w:val="00E85FD8"/>
    <w:rsid w:val="00E94EEA"/>
    <w:rsid w:val="00E9708C"/>
    <w:rsid w:val="00EA6B48"/>
    <w:rsid w:val="00EC2F58"/>
    <w:rsid w:val="00EF011C"/>
    <w:rsid w:val="00EF3FBE"/>
    <w:rsid w:val="00F10BA7"/>
    <w:rsid w:val="00F14590"/>
    <w:rsid w:val="00F155AE"/>
    <w:rsid w:val="00F35588"/>
    <w:rsid w:val="00F40B1E"/>
    <w:rsid w:val="00F422F6"/>
    <w:rsid w:val="00F42521"/>
    <w:rsid w:val="00F575AA"/>
    <w:rsid w:val="00F611B4"/>
    <w:rsid w:val="00F62F4B"/>
    <w:rsid w:val="00F847DC"/>
    <w:rsid w:val="00FA1F4C"/>
    <w:rsid w:val="00FA23C5"/>
    <w:rsid w:val="00FA2A40"/>
    <w:rsid w:val="00FA3E9B"/>
    <w:rsid w:val="00FA46C3"/>
    <w:rsid w:val="00FA59E9"/>
    <w:rsid w:val="00FB1B0D"/>
    <w:rsid w:val="00FC5614"/>
    <w:rsid w:val="00FC78D5"/>
    <w:rsid w:val="00FC7FA7"/>
    <w:rsid w:val="00FD56C7"/>
    <w:rsid w:val="00FD56DC"/>
    <w:rsid w:val="00FE2289"/>
    <w:rsid w:val="00FE6DF0"/>
    <w:rsid w:val="00FF4EE6"/>
    <w:rsid w:val="00FF6D56"/>
    <w:rsid w:val="00FF6DAD"/>
    <w:rsid w:val="00FF71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9E00B9"/>
    <w:pPr>
      <w:keepNext/>
      <w:pageBreakBefore/>
      <w:numPr>
        <w:numId w:val="8"/>
      </w:numPr>
      <w:spacing w:before="480" w:after="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E00B9"/>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outlineLvl w:val="9"/>
    </w:pPr>
    <w:rPr>
      <w:rFonts w:asciiTheme="majorHAnsi" w:eastAsiaTheme="majorEastAsia" w:hAnsiTheme="majorHAnsi" w:cstheme="majorBidi"/>
      <w:color w:val="365F91" w:themeColor="accent1" w:themeShade="BF"/>
      <w:kern w:val="0"/>
      <w:sz w:val="28"/>
      <w:szCs w:val="28"/>
    </w:rPr>
  </w:style>
  <w:style w:type="paragraph" w:styleId="Header">
    <w:name w:val="header"/>
    <w:basedOn w:val="Normal"/>
    <w:link w:val="HeaderChar"/>
    <w:uiPriority w:val="99"/>
    <w:unhideWhenUsed/>
    <w:rsid w:val="006F5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516C"/>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6F5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516C"/>
    <w:rPr>
      <w:rFonts w:ascii="Arial" w:eastAsia="Times New Roman" w:hAnsi="Arial"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9E00B9"/>
    <w:pPr>
      <w:keepNext/>
      <w:pageBreakBefore/>
      <w:numPr>
        <w:numId w:val="8"/>
      </w:numPr>
      <w:spacing w:before="480" w:after="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E00B9"/>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outlineLvl w:val="9"/>
    </w:pPr>
    <w:rPr>
      <w:rFonts w:asciiTheme="majorHAnsi" w:eastAsiaTheme="majorEastAsia" w:hAnsiTheme="majorHAnsi" w:cstheme="majorBidi"/>
      <w:color w:val="365F91" w:themeColor="accent1" w:themeShade="BF"/>
      <w:kern w:val="0"/>
      <w:sz w:val="28"/>
      <w:szCs w:val="28"/>
    </w:rPr>
  </w:style>
  <w:style w:type="paragraph" w:styleId="Header">
    <w:name w:val="header"/>
    <w:basedOn w:val="Normal"/>
    <w:link w:val="HeaderChar"/>
    <w:uiPriority w:val="99"/>
    <w:unhideWhenUsed/>
    <w:rsid w:val="006F5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516C"/>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6F5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516C"/>
    <w:rPr>
      <w:rFonts w:ascii="Arial" w:eastAsia="Times New Roman" w:hAnsi="Arial"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emf"/><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emf"/><Relationship Id="rId10" Type="http://schemas.openxmlformats.org/officeDocument/2006/relationships/image" Target="media/image2.emf"/><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56A429-9A84-46DA-87F8-06CD2CBA6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4</TotalTime>
  <Pages>55</Pages>
  <Words>13244</Words>
  <Characters>75494</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z</dc:creator>
  <cp:lastModifiedBy>Caz</cp:lastModifiedBy>
  <cp:revision>227</cp:revision>
  <dcterms:created xsi:type="dcterms:W3CDTF">2013-08-05T12:13:00Z</dcterms:created>
  <dcterms:modified xsi:type="dcterms:W3CDTF">2013-08-08T17:08:00Z</dcterms:modified>
</cp:coreProperties>
</file>